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E39356" w14:textId="608C03B0" w:rsidR="006F4540" w:rsidRPr="007A71C9" w:rsidRDefault="006F4540" w:rsidP="00FA17B1">
      <w:pPr>
        <w:spacing w:line="240" w:lineRule="auto"/>
        <w:jc w:val="both"/>
        <w:rPr>
          <w:b/>
          <w:bCs/>
          <w:shd w:val="clear" w:color="auto" w:fill="FFFFFF"/>
        </w:rPr>
      </w:pPr>
      <w:bookmarkStart w:id="0" w:name="_Toc203402584"/>
      <w:r w:rsidRPr="007A71C9">
        <w:rPr>
          <w:b/>
          <w:bCs/>
          <w:shd w:val="clear" w:color="auto" w:fill="FFFFFF"/>
        </w:rPr>
        <w:t>Effect of Technological Readiness in Detection and Prevention of Fraud among Registered Commercial Banks in Kenya</w:t>
      </w:r>
    </w:p>
    <w:p w14:paraId="0D379C35" w14:textId="77777777" w:rsidR="004E0E89" w:rsidRDefault="004E0E89" w:rsidP="00FA17B1">
      <w:pPr>
        <w:spacing w:line="240" w:lineRule="auto"/>
        <w:jc w:val="both"/>
        <w:rPr>
          <w:b/>
          <w:bCs/>
        </w:rPr>
      </w:pPr>
    </w:p>
    <w:p w14:paraId="2622D78F" w14:textId="311EFF5F" w:rsidR="006F4540" w:rsidRPr="007A71C9" w:rsidRDefault="006F4540" w:rsidP="00FA17B1">
      <w:pPr>
        <w:spacing w:line="240" w:lineRule="auto"/>
        <w:jc w:val="both"/>
        <w:rPr>
          <w:b/>
          <w:bCs/>
        </w:rPr>
      </w:pPr>
      <w:bookmarkStart w:id="1" w:name="_GoBack"/>
      <w:bookmarkEnd w:id="1"/>
      <w:r w:rsidRPr="007A71C9">
        <w:rPr>
          <w:b/>
          <w:bCs/>
        </w:rPr>
        <w:t>Abstract</w:t>
      </w:r>
    </w:p>
    <w:p w14:paraId="03DFB8EB" w14:textId="66E83B04" w:rsidR="00086629" w:rsidRPr="00086629" w:rsidRDefault="00086629" w:rsidP="00FA17B1">
      <w:pPr>
        <w:spacing w:after="0" w:line="240" w:lineRule="auto"/>
        <w:jc w:val="both"/>
      </w:pPr>
      <w:r w:rsidRPr="00086629">
        <w:rPr>
          <w:b/>
          <w:bCs/>
        </w:rPr>
        <w:t>Purpose</w:t>
      </w:r>
      <w:r w:rsidRPr="00086629">
        <w:t xml:space="preserve"> – This paper empirically investigates the effect of technology readiness</w:t>
      </w:r>
      <w:r w:rsidR="007F2AFD">
        <w:t xml:space="preserve">, </w:t>
      </w:r>
      <w:r w:rsidRPr="00086629">
        <w:t>specifically technological optimism, technological innovativeness, technological discomfort, and technological insecurity</w:t>
      </w:r>
      <w:r w:rsidR="007F2AFD">
        <w:t xml:space="preserve"> </w:t>
      </w:r>
      <w:r w:rsidRPr="00086629">
        <w:t xml:space="preserve">on fraud detection and prevention </w:t>
      </w:r>
      <w:r w:rsidR="008D6BDA">
        <w:t xml:space="preserve">(FDP) </w:t>
      </w:r>
      <w:r w:rsidRPr="00086629">
        <w:t>among registered commercial banks in Kenya.</w:t>
      </w:r>
    </w:p>
    <w:p w14:paraId="38C5C47F" w14:textId="65102047" w:rsidR="00086629" w:rsidRPr="00086629" w:rsidRDefault="00086629" w:rsidP="00FA17B1">
      <w:pPr>
        <w:spacing w:after="0" w:line="240" w:lineRule="auto"/>
        <w:jc w:val="both"/>
      </w:pPr>
      <w:r w:rsidRPr="00086629">
        <w:rPr>
          <w:b/>
          <w:bCs/>
        </w:rPr>
        <w:t>Design/methodology/approach</w:t>
      </w:r>
      <w:r w:rsidRPr="00086629">
        <w:t xml:space="preserve"> – The study adopted </w:t>
      </w:r>
      <w:r w:rsidR="00854715">
        <w:t>both the</w:t>
      </w:r>
      <w:r w:rsidRPr="00086629">
        <w:t xml:space="preserve"> explanatory</w:t>
      </w:r>
      <w:r w:rsidR="00854715">
        <w:t xml:space="preserve"> and</w:t>
      </w:r>
      <w:r w:rsidRPr="00086629">
        <w:t xml:space="preserve"> cross</w:t>
      </w:r>
      <w:r w:rsidRPr="00086629">
        <w:noBreakHyphen/>
        <w:t xml:space="preserve">sectional research design. Data </w:t>
      </w:r>
      <w:r w:rsidR="008D6BDA">
        <w:t>was</w:t>
      </w:r>
      <w:r w:rsidRPr="00086629">
        <w:t xml:space="preserve"> collected using </w:t>
      </w:r>
      <w:r w:rsidR="008D6BDA">
        <w:t xml:space="preserve">a sample of 400 </w:t>
      </w:r>
      <w:r w:rsidRPr="00086629">
        <w:t xml:space="preserve">structured questionnaires </w:t>
      </w:r>
      <w:r w:rsidR="008D6BDA">
        <w:t xml:space="preserve">that were </w:t>
      </w:r>
      <w:r w:rsidRPr="00086629">
        <w:t>administered to staff across</w:t>
      </w:r>
      <w:r w:rsidR="00854715">
        <w:t xml:space="preserve"> various departments of the selected banks</w:t>
      </w:r>
      <w:r w:rsidR="008D6BDA">
        <w:t>. The hypotheses were tested using the results of multiple regression analysis.</w:t>
      </w:r>
    </w:p>
    <w:p w14:paraId="16100DA9" w14:textId="028CE738" w:rsidR="00086629" w:rsidRPr="00086629" w:rsidRDefault="00086629" w:rsidP="00FA17B1">
      <w:pPr>
        <w:spacing w:after="0" w:line="240" w:lineRule="auto"/>
        <w:jc w:val="both"/>
      </w:pPr>
      <w:r w:rsidRPr="00086629">
        <w:rPr>
          <w:b/>
          <w:bCs/>
        </w:rPr>
        <w:t>Research findings</w:t>
      </w:r>
      <w:r w:rsidRPr="00086629">
        <w:t xml:space="preserve"> –</w:t>
      </w:r>
      <w:r w:rsidR="008D6BDA">
        <w:t>the regression r</w:t>
      </w:r>
      <w:r w:rsidRPr="00086629">
        <w:t xml:space="preserve">esults </w:t>
      </w:r>
      <w:r w:rsidR="008D6BDA">
        <w:t>demonstrated</w:t>
      </w:r>
      <w:r w:rsidRPr="00086629">
        <w:t xml:space="preserve"> that technological innovativeness </w:t>
      </w:r>
      <w:r w:rsidR="008D6BDA">
        <w:t xml:space="preserve">and </w:t>
      </w:r>
      <w:r w:rsidR="008D6BDA" w:rsidRPr="00086629">
        <w:t xml:space="preserve">technological optimism </w:t>
      </w:r>
      <w:r w:rsidRPr="00086629">
        <w:t xml:space="preserve">positive and statistically significant effect on </w:t>
      </w:r>
      <w:r w:rsidR="008D6BDA">
        <w:t>FDP</w:t>
      </w:r>
      <w:r w:rsidRPr="00086629">
        <w:t xml:space="preserve">. In contrast, technological discomfort and technological insecurity </w:t>
      </w:r>
      <w:r w:rsidR="008D6BDA">
        <w:t>had a</w:t>
      </w:r>
      <w:r w:rsidRPr="00086629">
        <w:t xml:space="preserve"> significant</w:t>
      </w:r>
      <w:r w:rsidR="008D6BDA">
        <w:t xml:space="preserve"> and</w:t>
      </w:r>
      <w:r w:rsidRPr="00086629">
        <w:t xml:space="preserve"> negative </w:t>
      </w:r>
      <w:r w:rsidR="008D6BDA">
        <w:t xml:space="preserve">effect on FDP. </w:t>
      </w:r>
      <w:r w:rsidRPr="00086629">
        <w:t>The</w:t>
      </w:r>
      <w:r w:rsidR="008D6BDA">
        <w:t xml:space="preserve">se results </w:t>
      </w:r>
      <w:r w:rsidRPr="00086629">
        <w:t>confirm</w:t>
      </w:r>
      <w:r w:rsidR="008D6BDA">
        <w:t>ed</w:t>
      </w:r>
      <w:r w:rsidRPr="00086629">
        <w:t xml:space="preserve"> that readiness enablers (optimism, innovativeness) improve fraud</w:t>
      </w:r>
      <w:r w:rsidRPr="00086629">
        <w:noBreakHyphen/>
        <w:t xml:space="preserve">management outcomes, whereas readiness inhibitors (discomfort, insecurity) erode </w:t>
      </w:r>
      <w:r w:rsidR="008D6BDA">
        <w:t>its.</w:t>
      </w:r>
    </w:p>
    <w:p w14:paraId="00E8D7DA" w14:textId="6FB1B729" w:rsidR="00086629" w:rsidRDefault="00086629" w:rsidP="00FA17B1">
      <w:pPr>
        <w:spacing w:after="0" w:line="240" w:lineRule="auto"/>
        <w:jc w:val="both"/>
      </w:pPr>
      <w:r w:rsidRPr="00086629">
        <w:rPr>
          <w:b/>
          <w:bCs/>
        </w:rPr>
        <w:t>Practical implications</w:t>
      </w:r>
      <w:r w:rsidRPr="00086629">
        <w:t xml:space="preserve"> – The study contributes to the fraud</w:t>
      </w:r>
      <w:r w:rsidRPr="00086629">
        <w:noBreakHyphen/>
        <w:t>risk and digital</w:t>
      </w:r>
      <w:r w:rsidRPr="00086629">
        <w:noBreakHyphen/>
        <w:t xml:space="preserve">operations literature in emerging banking markets and offers actionable guidance for bank executives, risk </w:t>
      </w:r>
      <w:r w:rsidR="005E0BD1">
        <w:t>managers</w:t>
      </w:r>
      <w:r w:rsidRPr="00086629">
        <w:t>, and regulators. Managers should institutionalize innovative practices and cultivate optimism through clear performance narratives, feedback loops, and transparent model</w:t>
      </w:r>
      <w:r w:rsidRPr="00086629">
        <w:noBreakHyphen/>
        <w:t>risk governance. Concurrently, banks should mitigate discomfort and insecurity via user</w:t>
      </w:r>
      <w:r w:rsidRPr="00086629">
        <w:noBreakHyphen/>
        <w:t>centric design, role</w:t>
      </w:r>
      <w:r w:rsidRPr="00086629">
        <w:noBreakHyphen/>
        <w:t>specific training and certifications, embedded decision support, and peer</w:t>
      </w:r>
      <w:r w:rsidRPr="00086629">
        <w:noBreakHyphen/>
        <w:t>champion programs. Supervisory bodies and industry associations may leverage these insights to craft capability</w:t>
      </w:r>
      <w:r w:rsidRPr="00086629">
        <w:noBreakHyphen/>
        <w:t>building initiatives and incentives that align human readiness with technology investments, thereby strengthening sector</w:t>
      </w:r>
      <w:r w:rsidRPr="00086629">
        <w:noBreakHyphen/>
        <w:t>wide fraud detection and prevention.</w:t>
      </w:r>
    </w:p>
    <w:p w14:paraId="780AFAD6" w14:textId="77777777" w:rsidR="00086629" w:rsidRPr="00086629" w:rsidRDefault="00086629" w:rsidP="00FA17B1">
      <w:pPr>
        <w:spacing w:after="0" w:line="240" w:lineRule="auto"/>
        <w:jc w:val="both"/>
      </w:pPr>
    </w:p>
    <w:p w14:paraId="7FAD764C" w14:textId="67343B62" w:rsidR="00086629" w:rsidRPr="00086629" w:rsidRDefault="00086629" w:rsidP="00FA17B1">
      <w:pPr>
        <w:spacing w:line="240" w:lineRule="auto"/>
        <w:jc w:val="both"/>
      </w:pPr>
      <w:r w:rsidRPr="00086629">
        <w:rPr>
          <w:b/>
          <w:bCs/>
        </w:rPr>
        <w:t>Key words:</w:t>
      </w:r>
      <w:r w:rsidRPr="00086629">
        <w:t xml:space="preserve"> </w:t>
      </w:r>
      <w:r w:rsidR="005E0BD1" w:rsidRPr="00086629">
        <w:t>technology readiness</w:t>
      </w:r>
      <w:r w:rsidRPr="00086629">
        <w:t>; fraud detection; fraud prevention; Kenya; commercial banks.</w:t>
      </w:r>
    </w:p>
    <w:p w14:paraId="579D6E67" w14:textId="28E75DF2" w:rsidR="006F4540" w:rsidRPr="007A71C9" w:rsidRDefault="006F4540" w:rsidP="00FA17B1">
      <w:pPr>
        <w:pStyle w:val="ListParagraph"/>
        <w:numPr>
          <w:ilvl w:val="0"/>
          <w:numId w:val="1"/>
        </w:numPr>
        <w:ind w:left="360"/>
        <w:jc w:val="both"/>
        <w:rPr>
          <w:b/>
          <w:bCs/>
        </w:rPr>
      </w:pPr>
      <w:r w:rsidRPr="007A71C9">
        <w:rPr>
          <w:b/>
          <w:bCs/>
        </w:rPr>
        <w:t>Introduction</w:t>
      </w:r>
    </w:p>
    <w:p w14:paraId="7C223BDB" w14:textId="77777777" w:rsidR="007A71C9" w:rsidRPr="007A71C9" w:rsidRDefault="007A71C9" w:rsidP="00FA17B1">
      <w:pPr>
        <w:spacing w:line="240" w:lineRule="auto"/>
        <w:jc w:val="both"/>
      </w:pPr>
      <w:r w:rsidRPr="007A71C9">
        <w:t>At the global level, financial institutions continue to struggle to detect and prevent fraud at the pace and sophistication with which it evolves, despite unprecedented investments in digital risk controls and analytics. The Association of Certified Fraud Examiners’ (ACFE) 2024 Report to the Nations estimates that organizations lose about 5% of revenue to occupational fraud annually and documents billions of dollars in total losses across 1,900+ cases from 138 countries, underscoring the persistent detection gap (ACFE, 2024a, 2024b). In payments, worldwide card fraud losses reached about US$33.8 billion in 2023, with losses outpacing transaction growth in several markets (Nilson Report, 2025a, 2025b). UK Finance’s Annual Fraud Report 2024 similarly records £1.17 billion stolen via authorized and unauthorized fraud in 2023, with a record 3.31 million incidents subsequently reported for 2024—evidence that case volume is rising even when headline losses plateau (UK Finance, 2024; Reuters, 2025). At the system level, the UNODC still places global money</w:t>
      </w:r>
      <w:r w:rsidRPr="007A71C9">
        <w:noBreakHyphen/>
        <w:t xml:space="preserve">laundering at 2–5% of world GDP (roughly US$800 billion–US$2 trillion), reminding us that detection, interdiction and prosecution capture only a fraction of illicit flows (UNODC, n.d.). </w:t>
      </w:r>
    </w:p>
    <w:p w14:paraId="186AA159" w14:textId="77777777" w:rsidR="007A71C9" w:rsidRPr="007A71C9" w:rsidRDefault="007A71C9" w:rsidP="00FA17B1">
      <w:pPr>
        <w:spacing w:line="240" w:lineRule="auto"/>
        <w:jc w:val="both"/>
      </w:pPr>
      <w:r w:rsidRPr="007A71C9">
        <w:lastRenderedPageBreak/>
        <w:t>Recent INTERPOL analysis emphasizes how AI, large language models, phishing-/ransomware-as-a-service, and crypto rails are powering scalable, low-cost fraud campaigns, making prevention and detection harder for banks constrained by compliance and privacy obligations (INTERPOL, 2024a, 2024b). Within institutions, traditional rule</w:t>
      </w:r>
      <w:r w:rsidRPr="007A71C9">
        <w:noBreakHyphen/>
        <w:t>based AML/fraud controls generate high false positives (often &gt;70% and reported up to ~95% in some AML workflows), consuming investigators’ time and masking true risk (Raslan, 2023; Retail Banker International, 2025). While advanced analytics and agentic AI promise material productivity and detection gains—some analyses suggest order</w:t>
      </w:r>
      <w:r w:rsidRPr="007A71C9">
        <w:noBreakHyphen/>
        <w:t>of</w:t>
      </w:r>
      <w:r w:rsidRPr="007A71C9">
        <w:noBreakHyphen/>
        <w:t xml:space="preserve">magnitude improvements in KYC/AML case handling—effective deployment hinges on human factors in adoption (McKinsey, 2022; 2025a, 2025b; eMarketer, 2025). This is precisely where Technology Readiness (TR) becomes salient. </w:t>
      </w:r>
    </w:p>
    <w:p w14:paraId="2BCA54EB" w14:textId="04AA6829" w:rsidR="007A71C9" w:rsidRPr="007A71C9" w:rsidRDefault="007A71C9" w:rsidP="00FA17B1">
      <w:pPr>
        <w:spacing w:line="240" w:lineRule="auto"/>
        <w:jc w:val="both"/>
      </w:pPr>
      <w:r w:rsidRPr="007A71C9">
        <w:t>The Technology Readiness Index (TRI) conceptualizes individuals’ propensity to embrace technologies as a balance between enablers—optimism and innovativeness—and inhibitors—discomfort and insecurity (Parasuraman, 2000; Parasuraman &amp; Colby, 2015). Meta</w:t>
      </w:r>
      <w:r w:rsidRPr="007A71C9">
        <w:noBreakHyphen/>
        <w:t>analytic evidence across sectors confirms TRI’s robust association with technology usage and performance (Blut &amp; Wang, 2020). Studies integrating TRI with acceptance models (e.g., TAM/TRAM) show that employees’ optimism and innovativeness raise perceived usefulness and ease</w:t>
      </w:r>
      <w:r w:rsidRPr="007A71C9">
        <w:noBreakHyphen/>
        <w:t>of</w:t>
      </w:r>
      <w:r w:rsidRPr="007A71C9">
        <w:noBreakHyphen/>
        <w:t>use of new tools, while discomfort and insecurity depress adoption and skilled use—precisely the capabilities needed to operate modern fraud</w:t>
      </w:r>
      <w:r w:rsidRPr="007A71C9">
        <w:noBreakHyphen/>
        <w:t>detection platforms effectively (</w:t>
      </w:r>
      <w:proofErr w:type="spellStart"/>
      <w:r w:rsidRPr="007A71C9">
        <w:t>Godoe</w:t>
      </w:r>
      <w:proofErr w:type="spellEnd"/>
      <w:r w:rsidRPr="007A71C9">
        <w:t xml:space="preserve"> &amp; Johansen, 2012; Lin &amp; Hsieh, 2006; Liljander et al., 2006; </w:t>
      </w:r>
      <w:proofErr w:type="spellStart"/>
      <w:r w:rsidRPr="007A71C9">
        <w:t>Walczuch</w:t>
      </w:r>
      <w:proofErr w:type="spellEnd"/>
      <w:r w:rsidRPr="007A71C9">
        <w:t xml:space="preserve"> et al., 2007). Thus, globally, there is a detection problem magnified by adversaries’ technological advantages and by variability in workforce technology readiness—a behavioral determinant of whether banks’ detection/prevention systems are actually used to their potential (Parasuraman, 2000; Parasuraman &amp; Colby, 2015; Blut &amp; Wang, 2020). </w:t>
      </w:r>
    </w:p>
    <w:p w14:paraId="31D2F269" w14:textId="77777777" w:rsidR="007A71C9" w:rsidRPr="007A71C9" w:rsidRDefault="007A71C9" w:rsidP="00FA17B1">
      <w:pPr>
        <w:spacing w:line="240" w:lineRule="auto"/>
        <w:jc w:val="both"/>
      </w:pPr>
      <w:r w:rsidRPr="007A71C9">
        <w:t>Regionally, in Sub</w:t>
      </w:r>
      <w:r w:rsidRPr="007A71C9">
        <w:noBreakHyphen/>
        <w:t>Saharan Africa, the rapid digitization of payments and banking (mobile money, real</w:t>
      </w:r>
      <w:r w:rsidRPr="007A71C9">
        <w:noBreakHyphen/>
        <w:t>time rails, card</w:t>
      </w:r>
      <w:r w:rsidRPr="007A71C9">
        <w:noBreakHyphen/>
        <w:t>not</w:t>
      </w:r>
      <w:r w:rsidRPr="007A71C9">
        <w:noBreakHyphen/>
        <w:t>present e</w:t>
      </w:r>
      <w:r w:rsidRPr="007A71C9">
        <w:noBreakHyphen/>
        <w:t>commerce) has delivered financial inclusion while expanding the attack surface. The GSMA documents evolving mobile money fraud typologies—from SIM</w:t>
      </w:r>
      <w:r w:rsidRPr="007A71C9">
        <w:noBreakHyphen/>
        <w:t>swap and social engineering to synthetic identities—requiring staff proficiency with new detection tooling and customer</w:t>
      </w:r>
      <w:r w:rsidRPr="007A71C9">
        <w:noBreakHyphen/>
        <w:t xml:space="preserve">education workflows (GSMA, 2024a, 2025). In South Africa, SABRIC reports R452.3 million in domestic card fraud losses in 2023 (+9.1% YoY), situated within a broader R3.3 billion rise in financial crime that includes digital channels (SABRIC, 2024; banking.org.za, 2024). In Nigeria, the NIBSS 2023 Annual Fraud Landscape recorded a 23% increase in actual loss despite a 6% fall in fraud counts, and subsequent 2024 reporting indicates ₦52.26 billion in losses (~US$56m), up sharply from ₦17.67 billion in 2023, consistent with a trend towards fewer cases but higher value per incident (NIBSS, 2024; </w:t>
      </w:r>
      <w:proofErr w:type="spellStart"/>
      <w:r w:rsidRPr="007A71C9">
        <w:t>Nairametrics</w:t>
      </w:r>
      <w:proofErr w:type="spellEnd"/>
      <w:r w:rsidRPr="007A71C9">
        <w:t xml:space="preserve">, 2025; New Telegraph, 2025). </w:t>
      </w:r>
    </w:p>
    <w:p w14:paraId="0C288853" w14:textId="07DFDAA0" w:rsidR="007A71C9" w:rsidRPr="007A71C9" w:rsidRDefault="007A71C9" w:rsidP="00FA17B1">
      <w:pPr>
        <w:spacing w:line="240" w:lineRule="auto"/>
        <w:jc w:val="both"/>
      </w:pPr>
      <w:r w:rsidRPr="007A71C9">
        <w:t>These patterns—greater digitization, scaling case counts, rising value-at-risk—require not only better models but frontline readiness to adopt and continuously improve tools (triage, model feedback, anomaly review, and customer outreach). Systematic reviews of mobile fintech adoption in the region emphasize how human beliefs, skills, and perceived control shape the use of security</w:t>
      </w:r>
      <w:r w:rsidRPr="007A71C9">
        <w:noBreakHyphen/>
        <w:t>sensitive features (e.g., MFA, biometric KYC, risk prompts) (Kazeem &amp; co</w:t>
      </w:r>
      <w:r w:rsidRPr="007A71C9">
        <w:noBreakHyphen/>
        <w:t>authors, 2024). Here, TRI’s enablers (optimism/innovativeness) can accelerate the uptake of advanced analytics, rule</w:t>
      </w:r>
      <w:r w:rsidRPr="007A71C9">
        <w:noBreakHyphen/>
        <w:t>learning and case</w:t>
      </w:r>
      <w:r w:rsidRPr="007A71C9">
        <w:noBreakHyphen/>
        <w:t xml:space="preserve">management platforms; conversely, TRI’s inhibitors (discomfort/insecurity) can produce workarounds, tool avoidance, poor alert investigation, and weak model supervision, undermining fraud programs (Parasuraman, 2000; Parasuraman &amp; Colby, 2015; Blut &amp; Wang, 2020; Lin &amp; Hsieh, 2006; </w:t>
      </w:r>
      <w:proofErr w:type="spellStart"/>
      <w:r w:rsidRPr="007A71C9">
        <w:t>Walczuch</w:t>
      </w:r>
      <w:proofErr w:type="spellEnd"/>
      <w:r w:rsidRPr="007A71C9">
        <w:t xml:space="preserve"> et al., 2007). In short, across </w:t>
      </w:r>
      <w:r w:rsidRPr="007A71C9">
        <w:lastRenderedPageBreak/>
        <w:t>Africa’s fast</w:t>
      </w:r>
      <w:r w:rsidRPr="007A71C9">
        <w:noBreakHyphen/>
        <w:t>digitizing markets, technological readiness of bank staff is an under</w:t>
      </w:r>
      <w:r w:rsidRPr="007A71C9">
        <w:noBreakHyphen/>
        <w:t xml:space="preserve">examined lever for improving detection and prevention outcomes, complementing investments in AI/ML and data pipelines. </w:t>
      </w:r>
    </w:p>
    <w:p w14:paraId="0A02A089" w14:textId="5EB993E1" w:rsidR="007A71C9" w:rsidRDefault="007A71C9" w:rsidP="00FA17B1">
      <w:pPr>
        <w:spacing w:line="240" w:lineRule="auto"/>
        <w:jc w:val="both"/>
      </w:pPr>
      <w:r w:rsidRPr="007A71C9">
        <w:t>Locally in Kenya, the Central Bank of Kenya’s Financial Sector Stability Report (FSSR) 2024 highlights elevated operational risks amid rapid digitization; incidences of fraud, cyber</w:t>
      </w:r>
      <w:r w:rsidRPr="007A71C9">
        <w:noBreakHyphen/>
        <w:t>attacks, and data</w:t>
      </w:r>
      <w:r w:rsidRPr="007A71C9">
        <w:noBreakHyphen/>
        <w:t>privacy concerns increased in 2024, prompting tighter remedial controls (CBK, 2025a, pp. 58–61). The underlying threat environment has surged: cyber threats rose from ~805 million in 2022/23 to 3.52 billion in 2023/24 and to 7.96 billion in 2024/25, reflecting massive growth in malware, botnets/DDoS, and system vulnerabilities observed by KE</w:t>
      </w:r>
      <w:r w:rsidRPr="007A71C9">
        <w:noBreakHyphen/>
        <w:t>CIRT/CC (CBK, 2025a, p. 89; CA, 2024; KE</w:t>
      </w:r>
      <w:r w:rsidRPr="007A71C9">
        <w:noBreakHyphen/>
        <w:t xml:space="preserve">CIRT/CC, 2025). Within the banking sector, fraud activity spiked: reported cases grew from 173 (2023) to 353 (2024); exposure rose from </w:t>
      </w:r>
      <w:proofErr w:type="spellStart"/>
      <w:r w:rsidRPr="007A71C9">
        <w:t>KSh</w:t>
      </w:r>
      <w:proofErr w:type="spellEnd"/>
      <w:r w:rsidRPr="007A71C9">
        <w:t xml:space="preserve"> 680.9 million to </w:t>
      </w:r>
      <w:proofErr w:type="spellStart"/>
      <w:r w:rsidRPr="007A71C9">
        <w:t>KSh</w:t>
      </w:r>
      <w:proofErr w:type="spellEnd"/>
      <w:r w:rsidRPr="007A71C9">
        <w:t xml:space="preserve"> 1.963 billion; and actual losses climbed from </w:t>
      </w:r>
      <w:proofErr w:type="spellStart"/>
      <w:r w:rsidRPr="007A71C9">
        <w:t>KSh</w:t>
      </w:r>
      <w:proofErr w:type="spellEnd"/>
      <w:r w:rsidRPr="007A71C9">
        <w:t xml:space="preserve"> 412.5 million to </w:t>
      </w:r>
      <w:proofErr w:type="spellStart"/>
      <w:r w:rsidRPr="007A71C9">
        <w:t>KSh</w:t>
      </w:r>
      <w:proofErr w:type="spellEnd"/>
      <w:r w:rsidRPr="007A71C9">
        <w:t xml:space="preserve"> 1.594 billion—with mobile banking, online banking, identity theft and card fraud driving the bulk of losses (CBK, 2025a, p. 90). Complementary market intelligence shows widespread targeting of Kenyan consumers and firms across digital channels (TransUnion Africa, 2024a, 2024b), and the KBA State of the Banking Industry Report 2024 stresses the sector’s resilience but flags operational and cyber risks that demand capability upgrades (KBA, 2024). These statistics document a detection and prevention problem: as volumes and complexity rise, losses have grown faster than case</w:t>
      </w:r>
      <w:r w:rsidRPr="007A71C9">
        <w:noBreakHyphen/>
        <w:t>handling capacity, revealing gaps in adoption and effective use of the sophisticated tooling that Kenyan banks are deploying (e.g., model tuning, identity proofing, anomaly triage, and cross</w:t>
      </w:r>
      <w:r w:rsidRPr="007A71C9">
        <w:noBreakHyphen/>
        <w:t xml:space="preserve">channel linkage analysis). Against this backdrop, </w:t>
      </w:r>
      <w:r w:rsidR="00B626C2">
        <w:t>t</w:t>
      </w:r>
      <w:r w:rsidRPr="007A71C9">
        <w:t xml:space="preserve">echnology </w:t>
      </w:r>
      <w:r w:rsidR="00B626C2">
        <w:t>r</w:t>
      </w:r>
      <w:r w:rsidRPr="007A71C9">
        <w:t>eadiness provides a critical behavioral lens to explain intra</w:t>
      </w:r>
      <w:r w:rsidRPr="007A71C9">
        <w:noBreakHyphen/>
        <w:t>bank variance in outcomes: (</w:t>
      </w:r>
      <w:proofErr w:type="spellStart"/>
      <w:r w:rsidRPr="007A71C9">
        <w:t>i</w:t>
      </w:r>
      <w:proofErr w:type="spellEnd"/>
      <w:r w:rsidRPr="007A71C9">
        <w:t xml:space="preserve">) Technological optimism—the belief that technology increases control and efficiency—tends to raise confidence and persistence with complex fraud platforms (Parasuraman, 2000; Parasuraman &amp; Colby, 2015); (ii) Technological innovativeness is associated with earlier and deeper feature adoption, experimentation and feedback loops that improve model performance in local contexts (Blut &amp; Wang, 2020; </w:t>
      </w:r>
      <w:proofErr w:type="spellStart"/>
      <w:r w:rsidRPr="007A71C9">
        <w:t>Godoe</w:t>
      </w:r>
      <w:proofErr w:type="spellEnd"/>
      <w:r w:rsidRPr="007A71C9">
        <w:t xml:space="preserve"> &amp; Johansen, 2012); while (iii) Technological discomfort (feeling overwhelmed by technology) and (iv) technological insecurity (fears about system reliability or personal risk) correlate with avoidance, minimal compliance, and error</w:t>
      </w:r>
      <w:r w:rsidRPr="007A71C9">
        <w:noBreakHyphen/>
        <w:t xml:space="preserve">prone investigation, outcomes documented across service and financial settings and detrimental to fraud detection efficacy (Lin &amp; Hsieh, 2006; Liljander et al., 2006; </w:t>
      </w:r>
      <w:proofErr w:type="spellStart"/>
      <w:r w:rsidRPr="007A71C9">
        <w:t>Walczuch</w:t>
      </w:r>
      <w:proofErr w:type="spellEnd"/>
      <w:r w:rsidRPr="007A71C9">
        <w:t xml:space="preserve"> et al., 2007). As Kenyan regulators harden sectoral defenses—e.g., enhanced cyber guidance, KE</w:t>
      </w:r>
      <w:r w:rsidRPr="007A71C9">
        <w:noBreakHyphen/>
        <w:t>CIRT/CC monitoring, and sector</w:t>
      </w:r>
      <w:r w:rsidRPr="007A71C9">
        <w:noBreakHyphen/>
        <w:t>wide initiatives—banks’ frontline TRI profiles may determine whether AI</w:t>
      </w:r>
      <w:r w:rsidRPr="007A71C9">
        <w:noBreakHyphen/>
        <w:t xml:space="preserve">enabled fraud systems reduce false positives and lift true positive detection, or merely add cost and complexity. Empirically quantifying TRI’s four dimensions among registered commercial banks in Kenya, and testing their association with measurable </w:t>
      </w:r>
      <w:r w:rsidR="00B626C2">
        <w:t xml:space="preserve">fraud </w:t>
      </w:r>
      <w:r w:rsidRPr="007A71C9">
        <w:t>detection and prevention outcomes (e.g., alert</w:t>
      </w:r>
      <w:r w:rsidRPr="007A71C9">
        <w:noBreakHyphen/>
        <w:t>to</w:t>
      </w:r>
      <w:r w:rsidRPr="007A71C9">
        <w:noBreakHyphen/>
        <w:t>SAR conversion, loss per case, time</w:t>
      </w:r>
      <w:r w:rsidRPr="007A71C9">
        <w:noBreakHyphen/>
        <w:t>to</w:t>
      </w:r>
      <w:r w:rsidRPr="007A71C9">
        <w:noBreakHyphen/>
        <w:t>decision), directly addresses the documented local problem and offers policy</w:t>
      </w:r>
      <w:r w:rsidRPr="007A71C9">
        <w:noBreakHyphen/>
        <w:t>relevant insights for targeted capability building.</w:t>
      </w:r>
      <w:r w:rsidR="00B626C2">
        <w:t xml:space="preserve">  The rest of the paper is organized as follows. The next section presents the institutional set</w:t>
      </w:r>
      <w:r w:rsidR="00FA17B1">
        <w:t xml:space="preserve">ting of the </w:t>
      </w:r>
      <w:r w:rsidR="00B626C2">
        <w:t>Kenya</w:t>
      </w:r>
      <w:r w:rsidR="00FA17B1">
        <w:t>’s banking sector</w:t>
      </w:r>
      <w:r w:rsidR="00B626C2">
        <w:t xml:space="preserve">. Section </w:t>
      </w:r>
      <w:r w:rsidR="00FA17B1">
        <w:t>3</w:t>
      </w:r>
      <w:r w:rsidR="00B626C2">
        <w:t xml:space="preserve"> discusses the literature review and hypotheses development. Section </w:t>
      </w:r>
      <w:r w:rsidR="00FA17B1">
        <w:t>4</w:t>
      </w:r>
      <w:r w:rsidR="00B626C2">
        <w:t xml:space="preserve"> presents the methodology. Section </w:t>
      </w:r>
      <w:r w:rsidR="00A724EE">
        <w:t xml:space="preserve">5 </w:t>
      </w:r>
      <w:r w:rsidR="00B626C2">
        <w:t xml:space="preserve">presents the findings, while section </w:t>
      </w:r>
      <w:r w:rsidR="00A724EE">
        <w:t>6</w:t>
      </w:r>
      <w:r w:rsidR="00B626C2">
        <w:t xml:space="preserve"> concludes.</w:t>
      </w:r>
    </w:p>
    <w:p w14:paraId="74BAA152" w14:textId="77777777" w:rsidR="00FA17B1" w:rsidRDefault="00FA17B1" w:rsidP="00FA17B1">
      <w:pPr>
        <w:spacing w:line="240" w:lineRule="auto"/>
        <w:jc w:val="both"/>
      </w:pPr>
    </w:p>
    <w:p w14:paraId="605F1E51" w14:textId="1CF82E14" w:rsidR="00887AFF" w:rsidRPr="00B626C2" w:rsidRDefault="007A71C9" w:rsidP="00FA17B1">
      <w:pPr>
        <w:pStyle w:val="ListParagraph"/>
        <w:numPr>
          <w:ilvl w:val="0"/>
          <w:numId w:val="1"/>
        </w:numPr>
        <w:spacing w:line="240" w:lineRule="auto"/>
        <w:jc w:val="both"/>
        <w:rPr>
          <w:b/>
          <w:bCs/>
        </w:rPr>
      </w:pPr>
      <w:r w:rsidRPr="00B626C2">
        <w:rPr>
          <w:b/>
          <w:bCs/>
        </w:rPr>
        <w:t>Institutional set up</w:t>
      </w:r>
    </w:p>
    <w:p w14:paraId="7547EF06" w14:textId="77777777" w:rsidR="007A71C9" w:rsidRPr="007A71C9" w:rsidRDefault="007A71C9" w:rsidP="00FA17B1">
      <w:pPr>
        <w:spacing w:line="240" w:lineRule="auto"/>
        <w:jc w:val="both"/>
        <w:rPr>
          <w:rFonts w:eastAsia="Times New Roman"/>
        </w:rPr>
      </w:pPr>
      <w:r w:rsidRPr="007A71C9">
        <w:rPr>
          <w:rFonts w:eastAsia="Times New Roman"/>
        </w:rPr>
        <w:lastRenderedPageBreak/>
        <w:t>The Central Bank of Kenya is the primary regulator and supervisor of banks in Kenya, responsible for promoting financial stability and depositor protection. During the year ended June 30, 2024, the Kenyan banking industry comprised 38 commercial banks, 1 mortgage finance company, 1 mortgage refinance company, 14 microfinance banks, 10 representative offices of foreign banks, 77 foreign exchange bureaus, 26 money remittance providers, 3 credit reference bureaus and 58 digital credit providers (CBK, 2024).</w:t>
      </w:r>
    </w:p>
    <w:p w14:paraId="63A9A8B5" w14:textId="77777777" w:rsidR="007A71C9" w:rsidRPr="007A71C9" w:rsidRDefault="007A71C9" w:rsidP="00FA17B1">
      <w:pPr>
        <w:spacing w:line="240" w:lineRule="auto"/>
        <w:jc w:val="both"/>
        <w:rPr>
          <w:rFonts w:eastAsia="Times New Roman"/>
        </w:rPr>
      </w:pPr>
      <w:r w:rsidRPr="007A71C9">
        <w:rPr>
          <w:rFonts w:eastAsia="Times New Roman"/>
        </w:rPr>
        <w:t>The CBK Act, Companies Act, the Banking Act and other regulatory measures by CBK govern the banking sector in Kenya. According to Meshack, Kerongo and Nyamute (2017), the banking industry was deregulated and foreign currency regulations were liberalized in 1995. In addition to promoting the soundness, liquidity, and effectiveness of the financial system, the CBK develops and implements monetary policy (Otuori, 2013). According to Macharia (2013), the CBK publishes data on inflation, monetary policy indicators, commercial banks indicators, interest rates and economic indicators. These commercial banks operate both domestically and internationally, with their head offices in Nairobi. The majority are classified as small to medium-sized privately held institutions. However, major banks that control a significant percentage of the industry—many of which are foreign-owned while some are partially domestically owned—dominate the market.</w:t>
      </w:r>
    </w:p>
    <w:p w14:paraId="7EBA2328" w14:textId="77777777" w:rsidR="007A71C9" w:rsidRPr="007A71C9" w:rsidRDefault="007A71C9" w:rsidP="00FA17B1">
      <w:pPr>
        <w:spacing w:line="240" w:lineRule="auto"/>
        <w:jc w:val="both"/>
        <w:rPr>
          <w:rFonts w:eastAsia="Times New Roman"/>
        </w:rPr>
      </w:pPr>
      <w:r w:rsidRPr="007A71C9">
        <w:rPr>
          <w:rFonts w:eastAsia="Times New Roman"/>
        </w:rPr>
        <w:t>The Central Bank of Kenya (CBK) is actively involved in anti-money laundering (AML) efforts, particularly within the banking sector. The CBK supervises and enforces the Proceeds of Crime and Anti-Money Laundering Act, 2009, and related regulations for financial institutions, including commercial banks. This involves ensuring banks and other institutions identify, assess, monitor, and mitigate risks associated with money laundering and terrorist financing. The CBK also conducts surveys and assessments to gauge the effectiveness of AML/CFT/CPF measures and identify areas for improvement.</w:t>
      </w:r>
    </w:p>
    <w:p w14:paraId="45E3BBF4" w14:textId="77777777" w:rsidR="007A71C9" w:rsidRPr="007A71C9" w:rsidRDefault="007A71C9" w:rsidP="00FA17B1">
      <w:pPr>
        <w:spacing w:line="240" w:lineRule="auto"/>
        <w:jc w:val="both"/>
        <w:rPr>
          <w:rFonts w:eastAsia="Times New Roman"/>
        </w:rPr>
      </w:pPr>
      <w:r w:rsidRPr="007A71C9">
        <w:rPr>
          <w:rFonts w:eastAsia="Times New Roman"/>
        </w:rPr>
        <w:t>According to CBK, the majority of reported integrity breaches were related to internal fraud, forgery, cybercrime, theft of cash, concealment of cash shortages, disclosure of confidential information, breaches of internal policies and procedures, staff colluding with external parties, and soliciting funds from customers, among others.</w:t>
      </w:r>
    </w:p>
    <w:p w14:paraId="4CAE5462" w14:textId="77777777" w:rsidR="007A71C9" w:rsidRPr="007A71C9" w:rsidRDefault="007A71C9" w:rsidP="00FA17B1">
      <w:pPr>
        <w:spacing w:line="240" w:lineRule="auto"/>
        <w:jc w:val="both"/>
        <w:rPr>
          <w:rFonts w:eastAsia="Times New Roman"/>
        </w:rPr>
      </w:pPr>
      <w:r w:rsidRPr="007A71C9">
        <w:rPr>
          <w:rFonts w:eastAsia="Times New Roman"/>
        </w:rPr>
        <w:t>The Banking Sector has adopted and implemented Artificial Intelligence (AI) and Machine Learning (ML) in their operations through Big Data. AI/ML is used to improve operational efficiencies, predict customer behavior, and manage risks more effectively. The Central Bank of Kenya (CBK) has reviewed usage of AI and ML in the sector.</w:t>
      </w:r>
    </w:p>
    <w:p w14:paraId="56E81E26" w14:textId="77777777" w:rsidR="007A71C9" w:rsidRPr="007A71C9" w:rsidRDefault="007A71C9" w:rsidP="00FA17B1">
      <w:pPr>
        <w:spacing w:line="240" w:lineRule="auto"/>
        <w:jc w:val="both"/>
        <w:rPr>
          <w:rFonts w:eastAsia="Times New Roman"/>
        </w:rPr>
      </w:pPr>
      <w:r w:rsidRPr="007A71C9">
        <w:rPr>
          <w:rFonts w:eastAsia="Times New Roman"/>
        </w:rPr>
        <w:t>Several institutions have deployed ML-powered solutions to detect cases of potential insider threats as well as external cybersecurity threats. Insider threats are monitored by collecting and analyzing data on network use patterns, work hours, and approved devices on the network. External threats are monitored by identifying outliers or unusual activities in customers' transaction patterns. Moreover, cybersecurity tools such as Security Incident and Event Management (SIEM) are ML-enabled to automatically detect and respond to threats by quarantining suspicious processes, applications, and devices on the network, thus limiting the attack surface in case of a security incident.</w:t>
      </w:r>
    </w:p>
    <w:p w14:paraId="21D97CE3" w14:textId="77777777" w:rsidR="007A71C9" w:rsidRPr="007A71C9" w:rsidRDefault="007A71C9" w:rsidP="00FA17B1">
      <w:pPr>
        <w:spacing w:line="240" w:lineRule="auto"/>
        <w:jc w:val="both"/>
        <w:rPr>
          <w:rFonts w:eastAsia="Times New Roman"/>
        </w:rPr>
      </w:pPr>
      <w:r w:rsidRPr="007A71C9">
        <w:rPr>
          <w:rFonts w:eastAsia="Times New Roman"/>
        </w:rPr>
        <w:t xml:space="preserve">CBK's prudential guidelines address various aspects of corporate governance. First, the guidelines provide for the structure of the Board of Directors. The guidelines specify the composition, roles, and responsibilities of the board of directors. Second, they outline risk management strategies. </w:t>
      </w:r>
      <w:r w:rsidRPr="007A71C9">
        <w:rPr>
          <w:rFonts w:eastAsia="Times New Roman"/>
        </w:rPr>
        <w:lastRenderedPageBreak/>
        <w:t>Banks are required to have robust risk management frameworks to identify, assess, and mitigate various risks. Third, the guidelines regulate the appointment and oversight of senior management to ensure qualified personnel are in place.</w:t>
      </w:r>
    </w:p>
    <w:p w14:paraId="16B212AE" w14:textId="29614121" w:rsidR="007A71C9" w:rsidRPr="00B729FC" w:rsidRDefault="00B729FC" w:rsidP="00FA17B1">
      <w:pPr>
        <w:jc w:val="both"/>
      </w:pPr>
      <w:r w:rsidRPr="00B729FC">
        <w:t>Therefore, the study tries to answer three important questions to achieve the study’s goal: (</w:t>
      </w:r>
      <w:proofErr w:type="spellStart"/>
      <w:r w:rsidRPr="00B729FC">
        <w:t>i</w:t>
      </w:r>
      <w:proofErr w:type="spellEnd"/>
      <w:r w:rsidRPr="00B729FC">
        <w:t xml:space="preserve">) Does technological optimism affect the detection and prevention of fraud among registered commercial banks in Kenya? (ii) Does technological innovativeness affect the detection and prevention of fraud among registered commercial banks in Kenya? (iii) Do technological inhibitors—technological discomfort and technological insecurity—affect the detection and prevention of fraud among registered commercial banks in Kenya? The paper is organized as follows: </w:t>
      </w:r>
      <w:r w:rsidR="00FA17B1">
        <w:t xml:space="preserve">The following section presents the </w:t>
      </w:r>
      <w:proofErr w:type="gramStart"/>
      <w:r w:rsidR="00FA17B1">
        <w:t xml:space="preserve">literature </w:t>
      </w:r>
      <w:r w:rsidRPr="00B729FC">
        <w:t xml:space="preserve"> review</w:t>
      </w:r>
      <w:proofErr w:type="gramEnd"/>
      <w:r w:rsidRPr="00B729FC">
        <w:t xml:space="preserve"> </w:t>
      </w:r>
      <w:r w:rsidR="00FA17B1">
        <w:t xml:space="preserve"> and hypotheses development</w:t>
      </w:r>
      <w:r w:rsidRPr="00B729FC">
        <w:t xml:space="preserve">. Section 3 presents the </w:t>
      </w:r>
      <w:r w:rsidR="00FA17B1">
        <w:t xml:space="preserve">research </w:t>
      </w:r>
      <w:r w:rsidRPr="00B729FC">
        <w:t xml:space="preserve">methodology. Section 4 </w:t>
      </w:r>
      <w:r w:rsidR="00FA17B1">
        <w:t>presents</w:t>
      </w:r>
      <w:r w:rsidRPr="00B729FC">
        <w:t xml:space="preserve"> and discusses the empirical results. Section 5 concludes the paper with policy recommendations for bank management and regulators</w:t>
      </w:r>
      <w:r w:rsidR="00FA17B1">
        <w:t xml:space="preserve"> and suggestions for future studies</w:t>
      </w:r>
      <w:r w:rsidRPr="00B729FC">
        <w:t>.</w:t>
      </w:r>
    </w:p>
    <w:p w14:paraId="400FAE9B" w14:textId="147F6EE4" w:rsidR="006F4540" w:rsidRPr="007A71C9" w:rsidRDefault="006F4540" w:rsidP="00FA17B1">
      <w:pPr>
        <w:pStyle w:val="ListParagraph"/>
        <w:numPr>
          <w:ilvl w:val="0"/>
          <w:numId w:val="1"/>
        </w:numPr>
        <w:ind w:left="360"/>
        <w:jc w:val="both"/>
        <w:rPr>
          <w:b/>
          <w:bCs/>
        </w:rPr>
      </w:pPr>
      <w:r w:rsidRPr="007A71C9">
        <w:rPr>
          <w:b/>
          <w:bCs/>
        </w:rPr>
        <w:t>Literature review and hypotheses development</w:t>
      </w:r>
    </w:p>
    <w:p w14:paraId="648E9800" w14:textId="052C0397" w:rsidR="00C36643" w:rsidRPr="007A71C9" w:rsidRDefault="00C36643" w:rsidP="00FA17B1">
      <w:pPr>
        <w:spacing w:line="240" w:lineRule="auto"/>
        <w:jc w:val="both"/>
      </w:pPr>
      <w:r w:rsidRPr="007A71C9">
        <w:t>Viewed through the lens of Protection Motivation Theory (PMT), technological readiness and shape</w:t>
      </w:r>
      <w:r w:rsidR="00FA17B1">
        <w:t>s</w:t>
      </w:r>
      <w:r w:rsidRPr="007A71C9">
        <w:t xml:space="preserve"> banks’</w:t>
      </w:r>
      <w:r w:rsidR="00FA17B1">
        <w:t xml:space="preserve"> managements perception of</w:t>
      </w:r>
      <w:r w:rsidRPr="007A71C9">
        <w:t xml:space="preserve"> threat and coping appraisals, thereby motivating protective behavior that deters fraud (Rogers, 1975, 1983). Governance mandates (e.g., policies, oversight) heighten perceived severity and vulnerability, while robust readiness—analytics, multi-factor authentication, real-time monitoring—raises response efficacy and self-efficacy and lowers response costs, increasing compliance with secure practices and incident reporting (Johnston &amp; Warkentin, 2010; </w:t>
      </w:r>
      <w:proofErr w:type="spellStart"/>
      <w:r w:rsidRPr="007A71C9">
        <w:t>Ifinedo</w:t>
      </w:r>
      <w:proofErr w:type="spellEnd"/>
      <w:r w:rsidRPr="007A71C9">
        <w:t>, 2012). In Kenya’s commercial banks, investments in cyber controls, staff training, and secure digital channels thus operate as PMT-aligned levers that convert risk awareness into preventive action and early detection.</w:t>
      </w:r>
    </w:p>
    <w:p w14:paraId="3B5133B2" w14:textId="04927BBF" w:rsidR="000E780B" w:rsidRPr="00B626C2" w:rsidRDefault="00C36643" w:rsidP="00FA17B1">
      <w:pPr>
        <w:spacing w:line="240" w:lineRule="auto"/>
        <w:jc w:val="both"/>
      </w:pPr>
      <w:r w:rsidRPr="007A71C9">
        <w:t>The Agency Theory perspective explains fraud as a principal–agent problem exacerbated by information asymmetry and misaligned incentives; governance mechanisms—independent boards, effective audit committees, performance-sensitive monitoring, and transparent disclosures—mitigate moral hazard by tightening oversight and aligning interests (Jensen &amp; Meckling, 1976; Eisenhardt, 1989; Basel Committee on Banking Supervision, 2015). Technological readiness complements these levers through continuous auditing, segregation-of-duties controls, and anomaly detection that reduce monitoring costs and narrow discretion for opportunistic behavior (Vasarhelyi, Kogan, &amp; Tuttle, 2015; COSO, 2013). Framed by the Fraud Triangle, governance and technology specifically target opportunity (strong internal controls, surveillance), temper pressure (ethical culture, whistleblowing channels), and weaken rationalization (codes of conduct, enforcement), thereby shrinking the conditions under which internal and external actors perpetrate fraud (Cressey, 1953; Wells, 2011; Association of Certified Fraud Examiners [ACFE], 2022). Taken together, PMT clarifies why staff adopt protective behaviors; Agency Theory specifies how governance and monitoring align incentives; and the Fraud Triangle identifies where controls must bite. Hence, the combined theoretical scaffolding robustly anchors inquiry into the effect of technological readiness on fraud detection and prevention among registered commercial banks in Kenya, linking human motivation, incentive alignment, and situational opportunity into a coherent explanatory model (Rogers, 1983; Jensen &amp; Meckling, 1976; Cressey, 1953).</w:t>
      </w:r>
    </w:p>
    <w:p w14:paraId="0586BA04" w14:textId="4A7BEEAB" w:rsidR="000E780B" w:rsidRPr="007A71C9" w:rsidRDefault="000E780B" w:rsidP="00FA17B1">
      <w:pPr>
        <w:spacing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Susanto&lt;/Author&gt;&lt;Year&gt;2023&lt;/Year&gt;&lt;RecNum&gt;4&lt;/RecNum&gt;&lt;DisplayText&gt;Susanto, Pramono, Akbar, and Suwarno (2023)&lt;/DisplayText&gt;&lt;record&gt;&lt;rec-number&gt;4&lt;/rec-number&gt;&lt;foreign-keys&gt;&lt;key app="EN" db-id="xdex2xzvevtpr3eafwuxr5xn5wefrawew2ar" timestamp="1740635482"&gt;4&lt;/key&gt;&lt;/foreign-keys&gt;&lt;ref-type name="Journal Article"&gt;17&lt;/ref-type&gt;&lt;contributors&gt;&lt;authors&gt;&lt;author&gt;Susanto, Hendra&lt;/author&gt;&lt;author&gt;Pramono, Agus Joko&lt;/author&gt;&lt;author&gt;Akbar, Bahrullah&lt;/author&gt;&lt;author&gt;Suwarno, Suwarno&lt;/author&gt;&lt;/authors&gt;&lt;/contributors&gt;&lt;titles&gt;&lt;title&gt;The adoption and readiness of digital technologies among auditors in public accounting firms: a structural equation modeling analysis&lt;/title&gt;&lt;secondary-title&gt;Research Horizon&lt;/secondary-title&gt;&lt;/titles&gt;&lt;periodical&gt;&lt;full-title&gt;Research Horizon&lt;/full-title&gt;&lt;/periodical&gt;&lt;pages&gt;71-85&lt;/pages&gt;&lt;volume&gt;3&lt;/volume&gt;&lt;number&gt;2&lt;/number&gt;&lt;dates&gt;&lt;year&gt;2023&lt;/year&gt;&lt;/dates&gt;&lt;isbn&gt;2807-9531&lt;/isbn&gt;&lt;urls&gt;&lt;/urls&gt;&lt;/record&gt;&lt;/Cite&gt;&lt;/EndNote&gt;</w:instrText>
      </w:r>
      <w:r w:rsidRPr="007A71C9">
        <w:rPr>
          <w:shd w:val="clear" w:color="auto" w:fill="FFFFFF"/>
        </w:rPr>
        <w:fldChar w:fldCharType="separate"/>
      </w:r>
      <w:r w:rsidRPr="007A71C9">
        <w:rPr>
          <w:noProof/>
          <w:shd w:val="clear" w:color="auto" w:fill="FFFFFF"/>
        </w:rPr>
        <w:t>Susanto, Pramono, Akbar, and Suwarno (2023)</w:t>
      </w:r>
      <w:r w:rsidRPr="007A71C9">
        <w:rPr>
          <w:shd w:val="clear" w:color="auto" w:fill="FFFFFF"/>
        </w:rPr>
        <w:fldChar w:fldCharType="end"/>
      </w:r>
      <w:r w:rsidRPr="007A71C9">
        <w:rPr>
          <w:shd w:val="clear" w:color="auto" w:fill="FFFFFF"/>
        </w:rPr>
        <w:t xml:space="preserve"> investigated the influence of auditors' optimistic and innovative attitudes on their intention to conduct audits using Computer-Assisted Audit </w:t>
      </w:r>
      <w:r w:rsidRPr="007A71C9">
        <w:rPr>
          <w:shd w:val="clear" w:color="auto" w:fill="FFFFFF"/>
        </w:rPr>
        <w:lastRenderedPageBreak/>
        <w:t xml:space="preserve">Techniques (CAATs). The study adopts a quantitative approach and gathers data from 224 respondents employed in 20 Public Accounting Firms located in Central Java, selected through random sampling techniques. Structural Equation Modeling (SEM) is employed for data analysis. The research findings reveal that auditors' optimistic and innovative attitudes positively and significantly impact their perceived ease of use of CAATs and their perception of improved performance when utilizing CAATs in conducting audits. These positive perceptions subsequently influence the auditors' intention to adopt and incorporate CAATs in their audit practices. </w:t>
      </w:r>
    </w:p>
    <w:p w14:paraId="69B737DA" w14:textId="77777777" w:rsidR="000E780B" w:rsidRPr="007A71C9" w:rsidRDefault="000E780B" w:rsidP="00FA17B1">
      <w:pPr>
        <w:spacing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Othman&lt;/Author&gt;&lt;Year&gt;2020&lt;/Year&gt;&lt;RecNum&gt;5&lt;/RecNum&gt;&lt;DisplayText&gt;Othman, Hamzah, and Abu Hassan (2020)&lt;/DisplayText&gt;&lt;record&gt;&lt;rec-number&gt;5&lt;/rec-number&gt;&lt;foreign-keys&gt;&lt;key app="EN" db-id="xdex2xzvevtpr3eafwuxr5xn5wefrawew2ar" timestamp="1740636251"&gt;5&lt;/key&gt;&lt;/foreign-keys&gt;&lt;ref-type name="Journal Article"&gt;17&lt;/ref-type&gt;&lt;contributors&gt;&lt;authors&gt;&lt;author&gt;Othman, Abdul Kadir&lt;/author&gt;&lt;author&gt;Hamzah, Muhammad Iskandar&lt;/author&gt;&lt;author&gt;Abu Hassan, Lailatul Faizah&lt;/author&gt;&lt;/authors&gt;&lt;/contributors&gt;&lt;titles&gt;&lt;title&gt;Modeling the contingent role of technological optimism on customer satisfaction with self-service technologies: A case of cash-recycling ATMs&lt;/title&gt;&lt;secondary-title&gt;Journal of Enterprise Information Management&lt;/secondary-title&gt;&lt;/titles&gt;&lt;periodical&gt;&lt;full-title&gt;Journal of Enterprise Information Management&lt;/full-title&gt;&lt;/periodical&gt;&lt;pages&gt;559-578&lt;/pages&gt;&lt;volume&gt;33&lt;/volume&gt;&lt;number&gt;3&lt;/number&gt;&lt;dates&gt;&lt;year&gt;2020&lt;/year&gt;&lt;/dates&gt;&lt;isbn&gt;1741-0398&lt;/isbn&gt;&lt;urls&gt;&lt;/urls&gt;&lt;/record&gt;&lt;/Cite&gt;&lt;/EndNote&gt;</w:instrText>
      </w:r>
      <w:r w:rsidRPr="007A71C9">
        <w:rPr>
          <w:shd w:val="clear" w:color="auto" w:fill="FFFFFF"/>
        </w:rPr>
        <w:fldChar w:fldCharType="separate"/>
      </w:r>
      <w:r w:rsidRPr="007A71C9">
        <w:rPr>
          <w:noProof/>
          <w:shd w:val="clear" w:color="auto" w:fill="FFFFFF"/>
        </w:rPr>
        <w:t>Othman, Hamzah, and Abu Hassan (2020)</w:t>
      </w:r>
      <w:r w:rsidRPr="007A71C9">
        <w:rPr>
          <w:shd w:val="clear" w:color="auto" w:fill="FFFFFF"/>
        </w:rPr>
        <w:fldChar w:fldCharType="end"/>
      </w:r>
      <w:r w:rsidRPr="007A71C9">
        <w:rPr>
          <w:shd w:val="clear" w:color="auto" w:fill="FFFFFF"/>
        </w:rPr>
        <w:t xml:space="preserve"> investigated the effects of self-service technology (SST) quality attributes, specifically automated teller machines (ATMs), on customer satisfaction. The interaction effects of technological optimism on the abovementioned link are also examined. SST usage is conceptualized as a multidimensional construct that consists of five dimensions (reliability, security, convenience, functionality and responsiveness). The data were collected through a survey of a sample of Malaysian participants who used cash-recycling ATMs. The proposed theoretical model was tested using partial least squares (PLS) structural equation modeling (SEM). The results suggest that reliability, convenience, and functionality are critical factors that affect customer satisfaction in using ATMs. Technological optimism was found to weaken the relationship between reliability and customer satisfaction.</w:t>
      </w:r>
    </w:p>
    <w:p w14:paraId="251ABD85" w14:textId="6F6F65DD" w:rsidR="000E780B" w:rsidRPr="00B626C2" w:rsidRDefault="000E780B" w:rsidP="00FA17B1">
      <w:pPr>
        <w:spacing w:line="240" w:lineRule="auto"/>
        <w:jc w:val="both"/>
        <w:rPr>
          <w:shd w:val="clear" w:color="auto" w:fill="FFFFFF"/>
        </w:rPr>
      </w:pPr>
      <w:r w:rsidRPr="007A71C9">
        <w:fldChar w:fldCharType="begin"/>
      </w:r>
      <w:r w:rsidRPr="007A71C9">
        <w:instrText xml:space="preserve"> ADDIN EN.CITE &lt;EndNote&gt;&lt;Cite AuthorYear="1"&gt;&lt;Author&gt;Rachman&lt;/Author&gt;&lt;Year&gt;2023&lt;/Year&gt;&lt;RecNum&gt;6&lt;/RecNum&gt;&lt;DisplayText&gt;Rachman and Hendayani (2023)&lt;/DisplayText&gt;&lt;record&gt;&lt;rec-number&gt;6&lt;/rec-number&gt;&lt;foreign-keys&gt;&lt;key app="EN" db-id="xdex2xzvevtpr3eafwuxr5xn5wefrawew2ar" timestamp="1740636367"&gt;6&lt;/key&gt;&lt;/foreign-keys&gt;&lt;ref-type name="Journal Article"&gt;17&lt;/ref-type&gt;&lt;contributors&gt;&lt;authors&gt;&lt;author&gt;Rachman, Nurida Dhatin Afiza&lt;/author&gt;&lt;author&gt;Hendayani, Ratih&lt;/author&gt;&lt;/authors&gt;&lt;/contributors&gt;&lt;titles&gt;&lt;title&gt;The Effect of E-Service Quality on Customer Satisfaction of Cash Recycling ATM Users with Technological Optimism as A Moderating Variable&lt;/title&gt;&lt;secondary-title&gt;International Journal of Economics, Business and Accounting Research (IJEBAR)&lt;/secondary-title&gt;&lt;/titles&gt;&lt;periodical&gt;&lt;full-title&gt;International Journal of Economics, Business and Accounting Research (IJEBAR)&lt;/full-title&gt;&lt;/periodical&gt;&lt;volume&gt;7&lt;/volume&gt;&lt;number&gt;2&lt;/number&gt;&lt;dates&gt;&lt;year&gt;2023&lt;/year&gt;&lt;/dates&gt;&lt;isbn&gt;2614-1280&lt;/isbn&gt;&lt;urls&gt;&lt;/urls&gt;&lt;/record&gt;&lt;/Cite&gt;&lt;/EndNote&gt;</w:instrText>
      </w:r>
      <w:r w:rsidRPr="007A71C9">
        <w:fldChar w:fldCharType="separate"/>
      </w:r>
      <w:r w:rsidRPr="007A71C9">
        <w:rPr>
          <w:noProof/>
        </w:rPr>
        <w:t>Rachman and Hendayani (2023)</w:t>
      </w:r>
      <w:r w:rsidRPr="007A71C9">
        <w:fldChar w:fldCharType="end"/>
      </w:r>
      <w:r w:rsidRPr="007A71C9">
        <w:t xml:space="preserve"> sought to </w:t>
      </w:r>
      <w:r w:rsidRPr="007A71C9">
        <w:rPr>
          <w:shd w:val="clear" w:color="auto" w:fill="FFFFFF"/>
        </w:rPr>
        <w:t>explain the relationship between reliability, security, convenience, functionality, responsiveness, and customer satisfaction in Cash Recycling ATM users, including technological optimism as a moderator. This study used quantitative methods with data analysis techniques, using partial least squares (PLS) structural equation modeling (SEM). The number of samples used in this study was 114 Bank BCA customers domiciled in Bandung City who had used BCA Cash Recycling ATMs to conduct banking transactions. The findings of this study show a positive and significant relationship between convenience and customer satisfaction. However, reliability, security, functionality, and responsiveness did not have a significant effect on customer satisfaction. Technological optimism did not have an interaction effect (moderation) on the relationship between the five factors of e-service quality on SST and customer satisfaction.</w:t>
      </w:r>
      <w:r w:rsidR="00B626C2">
        <w:rPr>
          <w:shd w:val="clear" w:color="auto" w:fill="FFFFFF"/>
        </w:rPr>
        <w:t xml:space="preserve"> </w:t>
      </w:r>
      <w:r w:rsidRPr="007A71C9">
        <w:t>Drawing from the theoretical and empirical review, we propose the following hypothesis:</w:t>
      </w:r>
    </w:p>
    <w:p w14:paraId="4434FB56" w14:textId="44910EAD" w:rsidR="000E780B" w:rsidRPr="007A71C9" w:rsidRDefault="000E780B" w:rsidP="00FA17B1">
      <w:pPr>
        <w:spacing w:line="240" w:lineRule="auto"/>
        <w:jc w:val="both"/>
        <w:rPr>
          <w:i/>
          <w:iCs/>
        </w:rPr>
      </w:pPr>
      <w:r w:rsidRPr="007A71C9">
        <w:rPr>
          <w:i/>
          <w:iCs/>
        </w:rPr>
        <w:t>H1. Technological optimism has a significant effect on the detection and prevention of fraud</w:t>
      </w:r>
    </w:p>
    <w:p w14:paraId="6BD4FE0E" w14:textId="77777777" w:rsidR="000E780B" w:rsidRPr="007A71C9" w:rsidRDefault="000E780B" w:rsidP="00FA17B1">
      <w:pPr>
        <w:spacing w:line="240" w:lineRule="auto"/>
        <w:jc w:val="both"/>
      </w:pPr>
      <w:r w:rsidRPr="007A71C9">
        <w:fldChar w:fldCharType="begin"/>
      </w:r>
      <w:r w:rsidRPr="007A71C9">
        <w:instrText xml:space="preserve"> ADDIN EN.CITE &lt;EndNote&gt;&lt;Cite AuthorYear="1"&gt;&lt;Author&gt;Ahmad&lt;/Author&gt;&lt;Year&gt;2023&lt;/Year&gt;&lt;RecNum&gt;7&lt;/RecNum&gt;&lt;DisplayText&gt;Ahmad et al. (2023)&lt;/DisplayText&gt;&lt;record&gt;&lt;rec-number&gt;7&lt;/rec-number&gt;&lt;foreign-keys&gt;&lt;key app="EN" db-id="xdex2xzvevtpr3eafwuxr5xn5wefrawew2ar" timestamp="1740636753"&gt;7&lt;/key&gt;&lt;/foreign-keys&gt;&lt;ref-type name="Journal Article"&gt;17&lt;/ref-type&gt;&lt;contributors&gt;&lt;authors&gt;&lt;author&gt;Ahmad, AYAB&lt;/author&gt;&lt;author&gt;Atta, AAMB&lt;/author&gt;&lt;author&gt;Alawawdeh, Hanan Ali&lt;/author&gt;&lt;author&gt;Aljundi, Nawaf Abdallah&lt;/author&gt;&lt;author&gt;Morshed, Amer&lt;/author&gt;&lt;author&gt;Dahbour, Saleh Amin&lt;/author&gt;&lt;author&gt;Alqaraleh, Mithkal Hmoud&lt;/author&gt;&lt;/authors&gt;&lt;/contributors&gt;&lt;titles&gt;&lt;title&gt;The effect of system quality and user quality of information technology on internal audit effectiveness in Jordan, and the moderating effect of management support&lt;/title&gt;&lt;secondary-title&gt;Applied Mathematics&lt;/secondary-title&gt;&lt;/titles&gt;&lt;periodical&gt;&lt;full-title&gt;Applied Mathematics&lt;/full-title&gt;&lt;/periodical&gt;&lt;pages&gt;859-866&lt;/pages&gt;&lt;volume&gt;17&lt;/volume&gt;&lt;number&gt;5&lt;/number&gt;&lt;dates&gt;&lt;year&gt;2023&lt;/year&gt;&lt;/dates&gt;&lt;urls&gt;&lt;/urls&gt;&lt;/record&gt;&lt;/Cite&gt;&lt;/EndNote&gt;</w:instrText>
      </w:r>
      <w:r w:rsidRPr="007A71C9">
        <w:fldChar w:fldCharType="separate"/>
      </w:r>
      <w:r w:rsidRPr="007A71C9">
        <w:t>Ahmad et al., (2023)</w:t>
      </w:r>
      <w:r w:rsidRPr="007A71C9">
        <w:fldChar w:fldCharType="end"/>
      </w:r>
      <w:r w:rsidRPr="007A71C9">
        <w:t xml:space="preserve"> sought to ascertain the moderating role that management support has in internal audit effectiveness in Jordan, as well as the impact of system quality and user quality of information technology. There were 172 responders in all, and they were split across Jordanian auditors. In the data analysis process, the quantitative analysis test which consists of the validity test, reliability test, test of conventional assumptions, and hypothesis test—is applied. Information technology systems and user quality are independent variables in this study. The dependent variable in this study is internal audit effectiveness, and the moderating variable is management support. The results of this study show that the effectiveness of internal audits is significantly impacted by the system quality and user quality of information technology. Additionally, with Management support acting as a moderating factor, the link between System quality and Audit effectiveness improves. The findings also indicate that when moderating variables are present, the connection between User quality and Audit effectiveness changes from positive to negative. Future research might look at risk management.</w:t>
      </w:r>
    </w:p>
    <w:p w14:paraId="1795BC72" w14:textId="77777777" w:rsidR="000E780B" w:rsidRPr="007A71C9" w:rsidRDefault="000E780B" w:rsidP="00FA17B1">
      <w:pPr>
        <w:spacing w:line="240" w:lineRule="auto"/>
        <w:jc w:val="both"/>
      </w:pPr>
      <w:r w:rsidRPr="007A71C9">
        <w:lastRenderedPageBreak/>
        <w:fldChar w:fldCharType="begin"/>
      </w:r>
      <w:r w:rsidRPr="007A71C9">
        <w:instrText xml:space="preserve"> ADDIN EN.CITE &lt;EndNote&gt;&lt;Cite AuthorYear="1"&gt;&lt;Author&gt;Anh&lt;/Author&gt;&lt;Year&gt;2024&lt;/Year&gt;&lt;RecNum&gt;8&lt;/RecNum&gt;&lt;DisplayText&gt;Anh et al. (2024)&lt;/DisplayText&gt;&lt;record&gt;&lt;rec-number&gt;8&lt;/rec-number&gt;&lt;foreign-keys&gt;&lt;key app="EN" db-id="xdex2xzvevtpr3eafwuxr5xn5wefrawew2ar" timestamp="1740636915"&gt;8&lt;/key&gt;&lt;/foreign-keys&gt;&lt;ref-type name="Journal Article"&gt;17&lt;/ref-type&gt;&lt;contributors&gt;&lt;authors&gt;&lt;author&gt;Anh, Nguyen Thi Mai&lt;/author&gt;&lt;author&gt;Hoa, Le Thi Khanh&lt;/author&gt;&lt;author&gt;Thao, Lai Phuong&lt;/author&gt;&lt;author&gt;Nhi, Duong Anh&lt;/author&gt;&lt;author&gt;Long, Nguyen Thanh&lt;/author&gt;&lt;author&gt;Truc, Nguyen Thanh&lt;/author&gt;&lt;author&gt;Ngoc Xuan, Vu&lt;/author&gt;&lt;/authors&gt;&lt;/contributors&gt;&lt;titles&gt;&lt;title&gt;The effect of technology readiness on adopting artificial intelligence in accounting and auditing in Vietnam&lt;/title&gt;&lt;secondary-title&gt;Journal of Risk and Financial Management&lt;/secondary-title&gt;&lt;/titles&gt;&lt;periodical&gt;&lt;full-title&gt;Journal of Risk and Financial Management&lt;/full-title&gt;&lt;/periodical&gt;&lt;pages&gt;27&lt;/pages&gt;&lt;volume&gt;17&lt;/volume&gt;&lt;number&gt;1&lt;/number&gt;&lt;dates&gt;&lt;year&gt;2024&lt;/year&gt;&lt;/dates&gt;&lt;isbn&gt;1911-8074&lt;/isbn&gt;&lt;urls&gt;&lt;/urls&gt;&lt;/record&gt;&lt;/Cite&gt;&lt;/EndNote&gt;</w:instrText>
      </w:r>
      <w:r w:rsidRPr="007A71C9">
        <w:fldChar w:fldCharType="separate"/>
      </w:r>
      <w:r w:rsidRPr="007A71C9">
        <w:t>Anh et al., (2024)</w:t>
      </w:r>
      <w:r w:rsidRPr="007A71C9">
        <w:fldChar w:fldCharType="end"/>
      </w:r>
      <w:r w:rsidRPr="007A71C9">
        <w:t xml:space="preserve"> focused on investigating the impact of technology readiness (TR) on the adoption of artificial intelligence (AD) by accountants and auditors, utilizing intermediary factors, such as perceived usefulness (PU) and perceived ease-of-use (PEOU), within companies in Vietnam. Based on 143 survey responses, the results demonstrate a positive relationship between TR and AI adoption among professionals in the accounting and auditing industry. Additionally, the analysis reveals that the intermediary factors PU and PEOU positively influence AI adoption. TR consistently relates with PU and PEOU in applying artificial intelligence in accounting and auditing. The result of the experiment study is that technology readiness positively impacts the AI adoption of accountants and auditors from companies in Vietnam. Hence, perceived usefulness and ease of use mediate the relationship between technology readiness and the adoption of AI technologies by workers in the accounting and auditing industry. This study contributes not only academically by enriching scientific knowledge on AI adoption but also holds practical significance by suggesting training and development policies from a business perspective in the future.</w:t>
      </w:r>
    </w:p>
    <w:p w14:paraId="35D39794" w14:textId="61F945D2" w:rsidR="000E780B" w:rsidRPr="007A71C9" w:rsidRDefault="000E780B" w:rsidP="00FA17B1">
      <w:pPr>
        <w:spacing w:line="240" w:lineRule="auto"/>
        <w:jc w:val="both"/>
      </w:pPr>
      <w:r w:rsidRPr="007A71C9">
        <w:fldChar w:fldCharType="begin"/>
      </w:r>
      <w:r w:rsidRPr="007A71C9">
        <w:instrText xml:space="preserve"> ADDIN EN.CITE &lt;EndNote&gt;&lt;Cite AuthorYear="1"&gt;&lt;Author&gt;Lugli&lt;/Author&gt;&lt;Year&gt;2023&lt;/Year&gt;&lt;RecNum&gt;9&lt;/RecNum&gt;&lt;DisplayText&gt;Lugli and Bertacchini (2023)&lt;/DisplayText&gt;&lt;record&gt;&lt;rec-number&gt;9&lt;/rec-number&gt;&lt;foreign-keys&gt;&lt;key app="EN" db-id="xdex2xzvevtpr3eafwuxr5xn5wefrawew2ar" timestamp="1740637307"&gt;9&lt;/key&gt;&lt;/foreign-keys&gt;&lt;ref-type name="Journal Article"&gt;17&lt;/ref-type&gt;&lt;contributors&gt;&lt;authors&gt;&lt;author&gt;Lugli, Ennio&lt;/author&gt;&lt;author&gt;Bertacchini, Federico&lt;/author&gt;&lt;/authors&gt;&lt;/contributors&gt;&lt;titles&gt;&lt;title&gt;Audit quality and digitalization: some insights from theItalian context&lt;/title&gt;&lt;secondary-title&gt;Meditari Accountancy Research&lt;/secondary-title&gt;&lt;/titles&gt;&lt;periodical&gt;&lt;full-title&gt;Meditari Accountancy Research&lt;/full-title&gt;&lt;/periodical&gt;&lt;pages&gt;841-860&lt;/pages&gt;&lt;volume&gt;31&lt;/volume&gt;&lt;number&gt;4&lt;/number&gt;&lt;dates&gt;&lt;year&gt;2023&lt;/year&gt;&lt;/dates&gt;&lt;isbn&gt;2049-372X&lt;/isbn&gt;&lt;urls&gt;&lt;/urls&gt;&lt;/record&gt;&lt;/Cite&gt;&lt;/EndNote&gt;</w:instrText>
      </w:r>
      <w:r w:rsidRPr="007A71C9">
        <w:fldChar w:fldCharType="separate"/>
      </w:r>
      <w:r w:rsidRPr="007A71C9">
        <w:t>Lugli and Bertacchini (2023)</w:t>
      </w:r>
      <w:r w:rsidRPr="007A71C9">
        <w:fldChar w:fldCharType="end"/>
      </w:r>
      <w:r w:rsidRPr="007A71C9">
        <w:t xml:space="preserve">  analyze the impact of digitalization on audit firms in the Italian context, seeking to understand how this phenomenon has influenced the quality differences already studied in the scientific literature. The research adopted a qualitative approach, using semi-structured interviews. A total of 16 professionals working in the legal audit world were interviewed. The firms involved were PricewaterhouseCoopers, KPMG, Ernst and Young, and Deloitte in the </w:t>
      </w:r>
      <w:proofErr w:type="spellStart"/>
      <w:r w:rsidRPr="007A71C9">
        <w:t>BigN</w:t>
      </w:r>
      <w:proofErr w:type="spellEnd"/>
      <w:r w:rsidRPr="007A71C9">
        <w:t xml:space="preserve"> category and BDO Italia Spa, </w:t>
      </w:r>
      <w:proofErr w:type="spellStart"/>
      <w:r w:rsidRPr="007A71C9">
        <w:t>MooreAxis</w:t>
      </w:r>
      <w:proofErr w:type="spellEnd"/>
      <w:r w:rsidRPr="007A71C9">
        <w:t xml:space="preserve"> </w:t>
      </w:r>
      <w:proofErr w:type="spellStart"/>
      <w:r w:rsidRPr="007A71C9">
        <w:t>Srl</w:t>
      </w:r>
      <w:proofErr w:type="spellEnd"/>
      <w:r w:rsidRPr="007A71C9">
        <w:t xml:space="preserve">, and </w:t>
      </w:r>
      <w:proofErr w:type="spellStart"/>
      <w:r w:rsidRPr="007A71C9">
        <w:t>Analisi</w:t>
      </w:r>
      <w:proofErr w:type="spellEnd"/>
      <w:r w:rsidRPr="007A71C9">
        <w:t xml:space="preserve"> Spa in the non-Big class. The data collected via the interviews underwent thematic analysis. This analysis allowed the identification of three topics, on which the presentation of the results concentrated. The findings of this research reveal that the digitalization of companies has widened the quality gap between Big and non </w:t>
      </w:r>
      <w:proofErr w:type="spellStart"/>
      <w:r w:rsidRPr="007A71C9">
        <w:t>BigN</w:t>
      </w:r>
      <w:proofErr w:type="spellEnd"/>
      <w:r w:rsidRPr="007A71C9">
        <w:t xml:space="preserve">. </w:t>
      </w:r>
      <w:proofErr w:type="spellStart"/>
      <w:r w:rsidRPr="007A71C9">
        <w:t>BigN</w:t>
      </w:r>
      <w:proofErr w:type="spellEnd"/>
      <w:r w:rsidRPr="007A71C9">
        <w:t xml:space="preserve"> has been better able to exploit the benefits of the new digital technologies due to their greater investment capacity.</w:t>
      </w:r>
    </w:p>
    <w:p w14:paraId="4CF40F8D" w14:textId="4A14620B" w:rsidR="006F4540" w:rsidRPr="007A71C9" w:rsidRDefault="000E780B" w:rsidP="00FA17B1">
      <w:pPr>
        <w:spacing w:line="240" w:lineRule="auto"/>
        <w:jc w:val="both"/>
      </w:pPr>
      <w:r w:rsidRPr="007A71C9">
        <w:t>Using a sample of 467 Chinese high technology firms, Wang et al., 2021, found that all of which applied for state-funded innovation grants, found that relative to honest companies, fraudulent firms are more likely to receive state grants and are less likely to recruit new employees or produce important inventions in the post-grant period.</w:t>
      </w:r>
    </w:p>
    <w:p w14:paraId="763196E2" w14:textId="77777777" w:rsidR="000E780B" w:rsidRPr="007A71C9" w:rsidRDefault="000E780B" w:rsidP="00FA17B1">
      <w:pPr>
        <w:spacing w:line="240" w:lineRule="auto"/>
        <w:jc w:val="both"/>
      </w:pPr>
      <w:r w:rsidRPr="007A71C9">
        <w:t>Drawing from the theoretical and empirical review, we propose the following hypothesis:</w:t>
      </w:r>
    </w:p>
    <w:p w14:paraId="677658A1" w14:textId="45A8A8A7" w:rsidR="000E780B" w:rsidRPr="007A71C9" w:rsidRDefault="000E780B" w:rsidP="00FA17B1">
      <w:pPr>
        <w:spacing w:line="240" w:lineRule="auto"/>
        <w:jc w:val="both"/>
        <w:rPr>
          <w:i/>
          <w:iCs/>
        </w:rPr>
      </w:pPr>
      <w:r w:rsidRPr="007A71C9">
        <w:rPr>
          <w:i/>
          <w:iCs/>
        </w:rPr>
        <w:t>H2. Technological innovativeness has a significant effect on the detection and prevention of fraud</w:t>
      </w:r>
    </w:p>
    <w:p w14:paraId="689E1F30" w14:textId="77777777" w:rsidR="000E780B" w:rsidRPr="007A71C9" w:rsidRDefault="000E780B" w:rsidP="00FA17B1">
      <w:pPr>
        <w:spacing w:after="0" w:line="240" w:lineRule="auto"/>
        <w:jc w:val="both"/>
        <w:rPr>
          <w:shd w:val="clear" w:color="auto" w:fill="FFFFFF"/>
        </w:rPr>
      </w:pPr>
      <w:r w:rsidRPr="007A71C9">
        <w:fldChar w:fldCharType="begin"/>
      </w:r>
      <w:r w:rsidRPr="007A71C9">
        <w:instrText xml:space="preserve"> ADDIN EN.CITE &lt;EndNote&gt;&lt;Cite AuthorYear="1"&gt;&lt;Author&gt;Ashraf&lt;/Author&gt;&lt;Year&gt;2020&lt;/Year&gt;&lt;RecNum&gt;10&lt;/RecNum&gt;&lt;DisplayText&gt;Ashraf, Michas, and Russomanno (2020)&lt;/DisplayText&gt;&lt;record&gt;&lt;rec-number&gt;10&lt;/rec-number&gt;&lt;foreign-keys&gt;&lt;key app="EN" db-id="xdex2xzvevtpr3eafwuxr5xn5wefrawew2ar" timestamp="1740637494"&gt;10&lt;/key&gt;&lt;/foreign-keys&gt;&lt;ref-type name="Journal Article"&gt;17&lt;/ref-type&gt;&lt;contributors&gt;&lt;authors&gt;&lt;author&gt;Ashraf, Musaib&lt;/author&gt;&lt;author&gt;Michas, Paul N&lt;/author&gt;&lt;author&gt;Russomanno, Dan&lt;/author&gt;&lt;/authors&gt;&lt;/contributors&gt;&lt;titles&gt;&lt;title&gt;The impact of audit committee information technology expertise on the reliability and timeliness of financial reporting&lt;/title&gt;&lt;secondary-title&gt;The Accounting Review&lt;/secondary-title&gt;&lt;/titles&gt;&lt;periodical&gt;&lt;full-title&gt;The Accounting Review&lt;/full-title&gt;&lt;/periodical&gt;&lt;pages&gt;23-56&lt;/pages&gt;&lt;volume&gt;95&lt;/volume&gt;&lt;number&gt;5&lt;/number&gt;&lt;dates&gt;&lt;year&gt;2020&lt;/year&gt;&lt;/dates&gt;&lt;isbn&gt;1558-7967&lt;/isbn&gt;&lt;urls&gt;&lt;/urls&gt;&lt;/record&gt;&lt;/Cite&gt;&lt;/EndNote&gt;</w:instrText>
      </w:r>
      <w:r w:rsidRPr="007A71C9">
        <w:fldChar w:fldCharType="separate"/>
      </w:r>
      <w:r w:rsidRPr="007A71C9">
        <w:rPr>
          <w:noProof/>
        </w:rPr>
        <w:t>Ashraf, Michas, and Russomanno (2020)</w:t>
      </w:r>
      <w:r w:rsidRPr="007A71C9">
        <w:fldChar w:fldCharType="end"/>
      </w:r>
      <w:r w:rsidRPr="007A71C9">
        <w:t xml:space="preserve"> </w:t>
      </w:r>
      <w:r w:rsidRPr="007A71C9">
        <w:rPr>
          <w:shd w:val="clear" w:color="auto" w:fill="FFFFFF"/>
        </w:rPr>
        <w:t>examined whether information technology expertise on audit committees impacts the reliability and timeliness of financial reporting. The researchers found a reduction in the likelihood of material restatement, a reduction in the likelihood of information technology-related material weaknesses (which account for 55 percent of all reported material weaknesses), and more timely earnings announcements at firms with audit committee information technology expertise. These findings are robust to controlling for a firm's other information technology attributes, as well as when using entropy-balanced samples, and we mitigate endogeneity concerns with evidence that our findings hold in a subsample of firms that all possess overall high-quality information technology. Finally, a difference-in-differences analysis, inclusion of firm fixed effects, and a falsification test largely support our assertion that the quality of financial reporting is significantly improved by the presence of an audit committee information technology expert.</w:t>
      </w:r>
    </w:p>
    <w:p w14:paraId="151F6B94" w14:textId="77777777" w:rsidR="000E780B" w:rsidRPr="007A71C9" w:rsidRDefault="000E780B" w:rsidP="00FA17B1">
      <w:pPr>
        <w:spacing w:after="0" w:line="240" w:lineRule="auto"/>
        <w:jc w:val="both"/>
        <w:rPr>
          <w:shd w:val="clear" w:color="auto" w:fill="FFFFFF"/>
        </w:rPr>
      </w:pPr>
    </w:p>
    <w:p w14:paraId="716EB8E5" w14:textId="77777777" w:rsidR="000E780B" w:rsidRPr="007A71C9" w:rsidRDefault="000E780B" w:rsidP="00FA17B1">
      <w:pPr>
        <w:spacing w:after="0" w:line="240" w:lineRule="auto"/>
        <w:jc w:val="both"/>
      </w:pPr>
      <w:r w:rsidRPr="007A71C9">
        <w:lastRenderedPageBreak/>
        <w:fldChar w:fldCharType="begin"/>
      </w:r>
      <w:r w:rsidRPr="007A71C9">
        <w:instrText xml:space="preserve"> ADDIN EN.CITE &lt;EndNote&gt;&lt;Cite AuthorYear="1"&gt;&lt;Author&gt;Kroon&lt;/Author&gt;&lt;Year&gt;2021&lt;/Year&gt;&lt;RecNum&gt;11&lt;/RecNum&gt;&lt;DisplayText&gt;Kroon, do Céu Alves, and Martins (2021)&lt;/DisplayText&gt;&lt;record&gt;&lt;rec-number&gt;11&lt;/rec-number&gt;&lt;foreign-keys&gt;&lt;key app="EN" db-id="xdex2xzvevtpr3eafwuxr5xn5wefrawew2ar" timestamp="1740637794"&gt;11&lt;/key&gt;&lt;/foreign-keys&gt;&lt;ref-type name="Journal Article"&gt;17&lt;/ref-type&gt;&lt;contributors&gt;&lt;authors&gt;&lt;author&gt;Kroon, Nanja&lt;/author&gt;&lt;author&gt;do Céu Alves, Maria&lt;/author&gt;&lt;author&gt;Martins, Isabel&lt;/author&gt;&lt;/authors&gt;&lt;/contributors&gt;&lt;titles&gt;&lt;title&gt;The impacts of emerging technologies on accountants’ role and skills: Connecting to open innovation—a systematic literature review&lt;/title&gt;&lt;secondary-title&gt;Journal of Open Innovation: Technology, Market, and Complexity&lt;/secondary-title&gt;&lt;/titles&gt;&lt;periodical&gt;&lt;full-title&gt;Journal of Open Innovation: Technology, Market, and Complexity&lt;/full-title&gt;&lt;/periodical&gt;&lt;pages&gt;163&lt;/pages&gt;&lt;volume&gt;7&lt;/volume&gt;&lt;number&gt;3&lt;/number&gt;&lt;dates&gt;&lt;year&gt;2021&lt;/year&gt;&lt;/dates&gt;&lt;isbn&gt;2199-8531&lt;/isbn&gt;&lt;urls&gt;&lt;/urls&gt;&lt;/record&gt;&lt;/Cite&gt;&lt;/EndNote&gt;</w:instrText>
      </w:r>
      <w:r w:rsidRPr="007A71C9">
        <w:fldChar w:fldCharType="separate"/>
      </w:r>
      <w:r w:rsidRPr="007A71C9">
        <w:rPr>
          <w:noProof/>
        </w:rPr>
        <w:t>Kroon, do Céu Alves, and Martins (2021)</w:t>
      </w:r>
      <w:r w:rsidRPr="007A71C9">
        <w:fldChar w:fldCharType="end"/>
      </w:r>
      <w:r w:rsidRPr="007A71C9">
        <w:t xml:space="preserve"> reviewed the recent accounting literature focusing on emerging technologies’ impacts on accountants’ role and skills. Specifically, it determines what emerging technologies are most studied concerning their impacts on accountants’ role and skills, which research strategies are used in the studies that focus on this theme, and the impacts of the identified emerging technologies on accountants’ skills. It also investigates whether </w:t>
      </w:r>
      <w:hyperlink r:id="rId7" w:tooltip="Learn more about open innovation from ScienceDirect's AI-generated Topic Pages" w:history="1">
        <w:r w:rsidRPr="007A71C9">
          <w:rPr>
            <w:rStyle w:val="Hyperlink"/>
            <w:color w:val="auto"/>
            <w:u w:val="none"/>
          </w:rPr>
          <w:t>open innovation</w:t>
        </w:r>
      </w:hyperlink>
      <w:r w:rsidRPr="007A71C9">
        <w:t> is an influencing factor in this connection. Through a </w:t>
      </w:r>
      <w:hyperlink r:id="rId8" w:tooltip="Learn more about systematic literature review from ScienceDirect's AI-generated Topic Pages" w:history="1">
        <w:r w:rsidRPr="007A71C9">
          <w:rPr>
            <w:rStyle w:val="Hyperlink"/>
            <w:color w:val="auto"/>
            <w:u w:val="none"/>
          </w:rPr>
          <w:t>systematic literature review</w:t>
        </w:r>
      </w:hyperlink>
      <w:r w:rsidRPr="007A71C9">
        <w:t> following the five-step approach described by Denyer and Tranfield, the Web of Science and Scopus databases are used as a source of article collection. Thus, our analysis starts with a total of 157 articles. The main analytical results of the study identify the skills that today’s </w:t>
      </w:r>
      <w:hyperlink r:id="rId9" w:tooltip="Learn more about accountants from ScienceDirect's AI-generated Topic Pages" w:history="1">
        <w:r w:rsidRPr="007A71C9">
          <w:rPr>
            <w:rStyle w:val="Hyperlink"/>
            <w:color w:val="auto"/>
            <w:u w:val="none"/>
          </w:rPr>
          <w:t>accountants</w:t>
        </w:r>
      </w:hyperlink>
      <w:r w:rsidRPr="007A71C9">
        <w:t> must have and what role is assigned to them. Professional bodies and regulators may take the results into account in informing the revision of standards, rules, and laws for the new environment. Educational institutions can use the results to adjust their programs to prepare students with the skills employers expect them to have.</w:t>
      </w:r>
    </w:p>
    <w:p w14:paraId="3FB828DF" w14:textId="77777777" w:rsidR="000E780B" w:rsidRPr="007A71C9" w:rsidRDefault="000E780B" w:rsidP="00FA17B1">
      <w:pPr>
        <w:spacing w:after="0" w:line="240" w:lineRule="auto"/>
        <w:jc w:val="both"/>
      </w:pPr>
    </w:p>
    <w:p w14:paraId="1704BA45" w14:textId="77777777" w:rsidR="000E780B" w:rsidRPr="007A71C9" w:rsidRDefault="000E780B" w:rsidP="00FA17B1">
      <w:pPr>
        <w:spacing w:after="0" w:line="240" w:lineRule="auto"/>
        <w:jc w:val="both"/>
      </w:pPr>
      <w:r w:rsidRPr="007A71C9">
        <w:fldChar w:fldCharType="begin"/>
      </w:r>
      <w:r w:rsidRPr="007A71C9">
        <w:instrText xml:space="preserve"> ADDIN EN.CITE &lt;EndNote&gt;&lt;Cite AuthorYear="1"&gt;&lt;Author&gt;Damerji&lt;/Author&gt;&lt;Year&gt;2021&lt;/Year&gt;&lt;RecNum&gt;12&lt;/RecNum&gt;&lt;DisplayText&gt;Damerji and Salimi (2021)&lt;/DisplayText&gt;&lt;record&gt;&lt;rec-number&gt;12&lt;/rec-number&gt;&lt;foreign-keys&gt;&lt;key app="EN" db-id="xdex2xzvevtpr3eafwuxr5xn5wefrawew2ar" timestamp="1740637901"&gt;12&lt;/key&gt;&lt;/foreign-keys&gt;&lt;ref-type name="Journal Article"&gt;17&lt;/ref-type&gt;&lt;contributors&gt;&lt;authors&gt;&lt;author&gt;Damerji, Hassan&lt;/author&gt;&lt;author&gt;Salimi, Anwar&lt;/author&gt;&lt;/authors&gt;&lt;/contributors&gt;&lt;titles&gt;&lt;title&gt;Mediating effect of use perceptions on technology readiness and adoption of artificial intelligence in accounting&lt;/title&gt;&lt;secondary-title&gt;Accounting Education&lt;/secondary-title&gt;&lt;/titles&gt;&lt;periodical&gt;&lt;full-title&gt;Accounting Education&lt;/full-title&gt;&lt;/periodical&gt;&lt;pages&gt;107-130&lt;/pages&gt;&lt;volume&gt;30&lt;/volume&gt;&lt;number&gt;2&lt;/number&gt;&lt;dates&gt;&lt;year&gt;2021&lt;/year&gt;&lt;/dates&gt;&lt;isbn&gt;0963-9284&lt;/isbn&gt;&lt;urls&gt;&lt;/urls&gt;&lt;/record&gt;&lt;/Cite&gt;&lt;/EndNote&gt;</w:instrText>
      </w:r>
      <w:r w:rsidRPr="007A71C9">
        <w:fldChar w:fldCharType="separate"/>
      </w:r>
      <w:r w:rsidRPr="007A71C9">
        <w:rPr>
          <w:noProof/>
        </w:rPr>
        <w:t>Damerji and Salimi (2021)</w:t>
      </w:r>
      <w:r w:rsidRPr="007A71C9">
        <w:fldChar w:fldCharType="end"/>
      </w:r>
      <w:r w:rsidRPr="007A71C9">
        <w:t xml:space="preserve"> examined whether perceived ease of use (PEOU) and perceived usefulness (PU) affect the relationship between accounting students’ level of technology readiness and their decision to adopt AI. The study involved an examination of individual students’ perceptions of technology readiness and technology adoption. An online questionnaire consisting of 31 items gathering demographic information and perceptions of technology readiness, technology adoption, PEOU, and PU was administered to student participants. The findings from the study indicated that technology readiness has a significant influence on technology adoption. However, mediation analysis using hierarchical regression showed that the relationship between technology readiness and technology adoption of Artificial Intelligence is affected by both PEOU and PU.</w:t>
      </w:r>
    </w:p>
    <w:p w14:paraId="272BA570" w14:textId="77777777" w:rsidR="000E780B" w:rsidRPr="007A71C9" w:rsidRDefault="000E780B" w:rsidP="00FA17B1">
      <w:pPr>
        <w:spacing w:line="240" w:lineRule="auto"/>
        <w:jc w:val="both"/>
      </w:pPr>
      <w:r w:rsidRPr="007A71C9">
        <w:t>Drawing from the theoretical and empirical review, we propose the following hypothesis:</w:t>
      </w:r>
    </w:p>
    <w:p w14:paraId="507673C2" w14:textId="7302A489" w:rsidR="000E780B" w:rsidRPr="007A71C9" w:rsidRDefault="000E780B" w:rsidP="00FA17B1">
      <w:pPr>
        <w:spacing w:line="240" w:lineRule="auto"/>
        <w:jc w:val="both"/>
        <w:rPr>
          <w:i/>
          <w:iCs/>
        </w:rPr>
      </w:pPr>
      <w:r w:rsidRPr="007A71C9">
        <w:rPr>
          <w:i/>
          <w:iCs/>
        </w:rPr>
        <w:t>H3. Technological discomfort has a significant effect on the detection and prevention of fraud</w:t>
      </w:r>
    </w:p>
    <w:p w14:paraId="670FD992" w14:textId="77777777" w:rsidR="000E780B" w:rsidRPr="007A71C9" w:rsidRDefault="000E780B" w:rsidP="00FA17B1">
      <w:pPr>
        <w:spacing w:after="0" w:line="240" w:lineRule="auto"/>
        <w:jc w:val="both"/>
      </w:pPr>
      <w:r w:rsidRPr="007A71C9">
        <w:rPr>
          <w:shd w:val="clear" w:color="auto" w:fill="F5F6F7"/>
        </w:rPr>
        <w:fldChar w:fldCharType="begin"/>
      </w:r>
      <w:r w:rsidRPr="007A71C9">
        <w:rPr>
          <w:shd w:val="clear" w:color="auto" w:fill="F5F6F7"/>
        </w:rPr>
        <w:instrText xml:space="preserve"> ADDIN EN.CITE &lt;EndNote&gt;&lt;Cite AuthorYear="1"&gt;&lt;Author&gt;Shuhidan&lt;/Author&gt;&lt;Year&gt;2023&lt;/Year&gt;&lt;RecNum&gt;13&lt;/RecNum&gt;&lt;DisplayText&gt;Shuhidan, Awang, Taib, Rashid, and Hasan (2023)&lt;/DisplayText&gt;&lt;record&gt;&lt;rec-number&gt;13&lt;/rec-number&gt;&lt;foreign-keys&gt;&lt;key app="EN" db-id="xdex2xzvevtpr3eafwuxr5xn5wefrawew2ar" timestamp="1740638734"&gt;13&lt;/key&gt;&lt;/foreign-keys&gt;&lt;ref-type name="Journal Article"&gt;17&lt;/ref-type&gt;&lt;contributors&gt;&lt;authors&gt;&lt;author&gt;Shuhidan, Shazalina Mohamed&lt;/author&gt;&lt;author&gt;Awang, Yunita&lt;/author&gt;&lt;author&gt;Taib, Azuraidah&lt;/author&gt;&lt;author&gt;Rashid, Norfadzilah&lt;/author&gt;&lt;author&gt;Hasan, Mohd Sidki&lt;/author&gt;&lt;/authors&gt;&lt;/contributors&gt;&lt;titles&gt;&lt;title&gt;Technology Readiness Among Future Accountants Towards Digitalization of Accounting Profession&lt;/title&gt;&lt;secondary-title&gt;Indonesian Journal of Sustainability Accounting and Management&lt;/secondary-title&gt;&lt;/titles&gt;&lt;periodical&gt;&lt;full-title&gt;Indonesian Journal of Sustainability Accounting and Management&lt;/full-title&gt;&lt;/periodical&gt;&lt;pages&gt;1–12-1–12&lt;/pages&gt;&lt;volume&gt;7&lt;/volume&gt;&lt;number&gt;S1&lt;/number&gt;&lt;dates&gt;&lt;year&gt;2023&lt;/year&gt;&lt;/dates&gt;&lt;isbn&gt;2597-6222&lt;/isbn&gt;&lt;urls&gt;&lt;/urls&gt;&lt;/record&gt;&lt;/Cite&gt;&lt;/EndNote&gt;</w:instrText>
      </w:r>
      <w:r w:rsidRPr="007A71C9">
        <w:rPr>
          <w:shd w:val="clear" w:color="auto" w:fill="F5F6F7"/>
        </w:rPr>
        <w:fldChar w:fldCharType="separate"/>
      </w:r>
      <w:r w:rsidRPr="007A71C9">
        <w:rPr>
          <w:noProof/>
          <w:shd w:val="clear" w:color="auto" w:fill="F5F6F7"/>
        </w:rPr>
        <w:t>Shuhidan, Awang, Taib, Rashid, and Hasan (2023)</w:t>
      </w:r>
      <w:r w:rsidRPr="007A71C9">
        <w:rPr>
          <w:shd w:val="clear" w:color="auto" w:fill="F5F6F7"/>
        </w:rPr>
        <w:fldChar w:fldCharType="end"/>
      </w:r>
      <w:r w:rsidRPr="007A71C9">
        <w:t xml:space="preserve"> investigated the link between optimism, innovativeness, discomfort, and insecurity about technology with technology readiness for the digitalization of the accounting profession among future accountants. This study employs a non-probability purposive sampling approach with future accountants as the research unit. Online surveys are used to gather data for this study, delivered to interns from the top six public universities in Malaysia for accounting and finance. The findings of this study show a moderate technology readiness level among the respondents. Despite respondents being optimistic about technology, they indicate feelings of discomfort towards technology. As a result, adequate focus must be given to establishing accounting expert qualifications alongside professional degrees. Their tertiary education should include more exposure to and practice technology readiness.</w:t>
      </w:r>
    </w:p>
    <w:p w14:paraId="661A9F29" w14:textId="77777777" w:rsidR="000E780B" w:rsidRPr="007A71C9" w:rsidRDefault="000E780B" w:rsidP="00FA17B1">
      <w:pPr>
        <w:spacing w:after="0"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Hassan&lt;/Author&gt;&lt;Year&gt;2025&lt;/Year&gt;&lt;RecNum&gt;14&lt;/RecNum&gt;&lt;DisplayText&gt;Hassan, Kiran, Gul, Khatatbeh, and Zainab (2025)&lt;/DisplayText&gt;&lt;record&gt;&lt;rec-number&gt;14&lt;/rec-number&gt;&lt;foreign-keys&gt;&lt;key app="EN" db-id="xdex2xzvevtpr3eafwuxr5xn5wefrawew2ar" timestamp="1740639099"&gt;14&lt;/key&gt;&lt;/foreign-keys&gt;&lt;ref-type name="Journal Article"&gt;17&lt;/ref-type&gt;&lt;contributors&gt;&lt;authors&gt;&lt;author&gt;Hassan, Syed Waleed Ul&lt;/author&gt;&lt;author&gt;Kiran, Samra&lt;/author&gt;&lt;author&gt;Gul, Samina&lt;/author&gt;&lt;author&gt;Khatatbeh, Ibrahim N&lt;/author&gt;&lt;author&gt;Zainab, Bibi&lt;/author&gt;&lt;/authors&gt;&lt;/contributors&gt;&lt;titles&gt;&lt;title&gt;The perception of accountants/auditors on the role of corporate governance and information technology in fraud detection and prevention&lt;/title&gt;&lt;secondary-title&gt;Journal of Financial Reporting and Accounting&lt;/secondary-title&gt;&lt;/titles&gt;&lt;periodical&gt;&lt;full-title&gt;Journal of Financial Reporting and Accounting&lt;/full-title&gt;&lt;/periodical&gt;&lt;pages&gt;5-29&lt;/pages&gt;&lt;volume&gt;23&lt;/volume&gt;&lt;number&gt;1&lt;/number&gt;&lt;dates&gt;&lt;year&gt;2025&lt;/year&gt;&lt;/dates&gt;&lt;isbn&gt;1985-2517&lt;/isbn&gt;&lt;urls&gt;&lt;/urls&gt;&lt;/record&gt;&lt;/Cite&gt;&lt;/EndNote&gt;</w:instrText>
      </w:r>
      <w:r w:rsidRPr="007A71C9">
        <w:rPr>
          <w:shd w:val="clear" w:color="auto" w:fill="FFFFFF"/>
        </w:rPr>
        <w:fldChar w:fldCharType="separate"/>
      </w:r>
      <w:r w:rsidRPr="007A71C9">
        <w:rPr>
          <w:noProof/>
          <w:shd w:val="clear" w:color="auto" w:fill="FFFFFF"/>
        </w:rPr>
        <w:t>Hassan, Kiran, Gul, Khatatbeh, and Zainab (2025)</w:t>
      </w:r>
      <w:r w:rsidRPr="007A71C9">
        <w:rPr>
          <w:shd w:val="clear" w:color="auto" w:fill="FFFFFF"/>
        </w:rPr>
        <w:fldChar w:fldCharType="end"/>
      </w:r>
      <w:r w:rsidRPr="007A71C9">
        <w:rPr>
          <w:shd w:val="clear" w:color="auto" w:fill="FFFFFF"/>
        </w:rPr>
        <w:t xml:space="preserve"> investigate the perceptions of financial accountants and both internal and external auditors regarding the impact of corporate governance (CG) and information technology (IT) on the detection and prevention of fraud within organizations. Primary data were collected from 250 financial accountants, internal auditors and external auditors through questionnaires. The non-probability snowball sampling technique was used for data collection, with the sample </w:t>
      </w:r>
      <w:r w:rsidRPr="007A71C9">
        <w:rPr>
          <w:rStyle w:val="Emphasis"/>
          <w:shd w:val="clear" w:color="auto" w:fill="FFFFFF"/>
        </w:rPr>
        <w:t>t</w:t>
      </w:r>
      <w:r w:rsidRPr="007A71C9">
        <w:rPr>
          <w:shd w:val="clear" w:color="auto" w:fill="FFFFFF"/>
        </w:rPr>
        <w:t>-test, one-way ANOVA and paired sample </w:t>
      </w:r>
      <w:r w:rsidRPr="007A71C9">
        <w:rPr>
          <w:rStyle w:val="Emphasis"/>
          <w:shd w:val="clear" w:color="auto" w:fill="FFFFFF"/>
        </w:rPr>
        <w:t>t</w:t>
      </w:r>
      <w:r w:rsidRPr="007A71C9">
        <w:rPr>
          <w:shd w:val="clear" w:color="auto" w:fill="FFFFFF"/>
        </w:rPr>
        <w:t xml:space="preserve">-test applied for analysis. The results indicate that robust CG practices and IT techniques significantly aid in detecting and reducing fraudulent activities by minimizing opportunities, rationalizations, pressures and capabilities of potential employees to commit fraud. Internal controls also play a </w:t>
      </w:r>
      <w:r w:rsidRPr="007A71C9">
        <w:rPr>
          <w:shd w:val="clear" w:color="auto" w:fill="FFFFFF"/>
        </w:rPr>
        <w:lastRenderedPageBreak/>
        <w:t>significant role in reducing instances of fraud. Notably, ethical officers and ethical training were not perceived as significantly effective in preventing and detecting fraud, leading to a perception that fraudulent practices are prevalent and increasing the risk of future fraudulent activities.</w:t>
      </w:r>
    </w:p>
    <w:p w14:paraId="2658E208" w14:textId="77777777" w:rsidR="000E780B" w:rsidRPr="007A71C9" w:rsidRDefault="000E780B" w:rsidP="00FA17B1">
      <w:pPr>
        <w:spacing w:after="0" w:line="240" w:lineRule="auto"/>
        <w:jc w:val="both"/>
        <w:rPr>
          <w:shd w:val="clear" w:color="auto" w:fill="FFFFFF"/>
        </w:rPr>
      </w:pPr>
    </w:p>
    <w:p w14:paraId="5C9D4783" w14:textId="660ED19D" w:rsidR="000E780B" w:rsidRPr="00B626C2" w:rsidRDefault="000E780B" w:rsidP="00FA17B1">
      <w:pPr>
        <w:spacing w:after="0" w:line="240" w:lineRule="auto"/>
        <w:jc w:val="both"/>
        <w:rPr>
          <w:shd w:val="clear" w:color="auto" w:fill="FFFFFF"/>
        </w:rPr>
      </w:pPr>
      <w:r w:rsidRPr="007A71C9">
        <w:rPr>
          <w:shd w:val="clear" w:color="auto" w:fill="FFFFFF"/>
        </w:rPr>
        <w:fldChar w:fldCharType="begin"/>
      </w:r>
      <w:r w:rsidRPr="007A71C9">
        <w:rPr>
          <w:shd w:val="clear" w:color="auto" w:fill="FFFFFF"/>
        </w:rPr>
        <w:instrText xml:space="preserve"> ADDIN EN.CITE &lt;EndNote&gt;&lt;Cite AuthorYear="1"&gt;&lt;Author&gt;Almagrashi&lt;/Author&gt;&lt;Year&gt;2023&lt;/Year&gt;&lt;RecNum&gt;15&lt;/RecNum&gt;&lt;DisplayText&gt;Almagrashi, Mujalli, Khan, and Attia (2023)&lt;/DisplayText&gt;&lt;record&gt;&lt;rec-number&gt;15&lt;/rec-number&gt;&lt;foreign-keys&gt;&lt;key app="EN" db-id="xdex2xzvevtpr3eafwuxr5xn5wefrawew2ar" timestamp="1740639236"&gt;15&lt;/key&gt;&lt;/foreign-keys&gt;&lt;ref-type name="Journal Article"&gt;17&lt;/ref-type&gt;&lt;contributors&gt;&lt;authors&gt;&lt;author&gt;Almagrashi, Ahmad&lt;/author&gt;&lt;author&gt;Mujalli, Abdulwahab&lt;/author&gt;&lt;author&gt;Khan, Tehmina&lt;/author&gt;&lt;author&gt;Attia, Osama&lt;/author&gt;&lt;/authors&gt;&lt;/contributors&gt;&lt;titles&gt;&lt;title&gt;Factors determining internal auditors’ behavioral intention to use computer-assisted auditing techniques: an extension of the UTAUT model and an empirical study&lt;/title&gt;&lt;secondary-title&gt;Future Business Journal&lt;/secondary-title&gt;&lt;/titles&gt;&lt;periodical&gt;&lt;full-title&gt;Future Business Journal&lt;/full-title&gt;&lt;/periodical&gt;&lt;pages&gt;74&lt;/pages&gt;&lt;volume&gt;9&lt;/volume&gt;&lt;number&gt;1&lt;/number&gt;&lt;dates&gt;&lt;year&gt;2023&lt;/year&gt;&lt;/dates&gt;&lt;isbn&gt;2314-7210&lt;/isbn&gt;&lt;urls&gt;&lt;/urls&gt;&lt;/record&gt;&lt;/Cite&gt;&lt;/EndNote&gt;</w:instrText>
      </w:r>
      <w:r w:rsidRPr="007A71C9">
        <w:rPr>
          <w:shd w:val="clear" w:color="auto" w:fill="FFFFFF"/>
        </w:rPr>
        <w:fldChar w:fldCharType="separate"/>
      </w:r>
      <w:r w:rsidRPr="007A71C9">
        <w:rPr>
          <w:noProof/>
          <w:shd w:val="clear" w:color="auto" w:fill="FFFFFF"/>
        </w:rPr>
        <w:t>Almagrashi, Mujalli, Khan, and Attia (2023)</w:t>
      </w:r>
      <w:r w:rsidRPr="007A71C9">
        <w:rPr>
          <w:shd w:val="clear" w:color="auto" w:fill="FFFFFF"/>
        </w:rPr>
        <w:fldChar w:fldCharType="end"/>
      </w:r>
      <w:r w:rsidRPr="007A71C9">
        <w:rPr>
          <w:shd w:val="clear" w:color="auto" w:fill="FFFFFF"/>
        </w:rPr>
        <w:t xml:space="preserve"> aimed to develop and empirically test a model to predict the factors affecting internal auditors’ behavioral intentions regarding Computer-Assisted Audit Technologies (CAATs). This study explored the behavioral intention to use CAATs from the perspective of internal auditors by applying the extended unified theory of acceptance and use of technology (UTAUT) model. Added to this were satisfaction, trust, and organizational influence to understand people’s usage traits. Through an online survey the data were gathered from internal auditors in all Saudi public sector agencies. Structural equation modeling helped to analyze the data and support hypotheses or otherwise. Effort expectancy, performance expectancy, social and organizational influences, facilitating conditions, trust, satisfaction, and behavioral intention are the main drivers of CAATs. This study contributes to existing technology theory by expanding our understanding of the factors influencing CAATs adoption. Moreover, comprehending those determinants is extremely important to legislators. regulators and policymakers in the public sector. </w:t>
      </w:r>
      <w:r w:rsidR="00B626C2">
        <w:rPr>
          <w:shd w:val="clear" w:color="auto" w:fill="FFFFFF"/>
        </w:rPr>
        <w:t xml:space="preserve"> </w:t>
      </w:r>
      <w:r w:rsidRPr="007A71C9">
        <w:t>Drawing from the theoretical and empirical review, we propose the following hypothesis:</w:t>
      </w:r>
    </w:p>
    <w:p w14:paraId="18CD659A" w14:textId="12D4D1B3" w:rsidR="000E780B" w:rsidRPr="007A71C9" w:rsidRDefault="000E780B" w:rsidP="00FA17B1">
      <w:pPr>
        <w:spacing w:line="240" w:lineRule="auto"/>
        <w:jc w:val="both"/>
        <w:rPr>
          <w:i/>
          <w:iCs/>
        </w:rPr>
      </w:pPr>
      <w:r w:rsidRPr="007A71C9">
        <w:rPr>
          <w:i/>
          <w:iCs/>
        </w:rPr>
        <w:t>H4. Technological insecurity has a significant effect on the detection and prevention of fraud</w:t>
      </w:r>
    </w:p>
    <w:p w14:paraId="2DAA0C4B" w14:textId="726BBE95" w:rsidR="006F4540" w:rsidRPr="007A71C9" w:rsidRDefault="006F4540" w:rsidP="00FA17B1">
      <w:pPr>
        <w:pStyle w:val="ListParagraph"/>
        <w:numPr>
          <w:ilvl w:val="0"/>
          <w:numId w:val="1"/>
        </w:numPr>
        <w:ind w:left="360"/>
        <w:jc w:val="both"/>
        <w:rPr>
          <w:b/>
          <w:bCs/>
        </w:rPr>
      </w:pPr>
      <w:r w:rsidRPr="007A71C9">
        <w:rPr>
          <w:b/>
          <w:bCs/>
        </w:rPr>
        <w:t>Research methodology</w:t>
      </w:r>
    </w:p>
    <w:p w14:paraId="55781E44" w14:textId="5E8BA73B" w:rsidR="00892C05" w:rsidRPr="007A71C9" w:rsidRDefault="00B626C2" w:rsidP="00FA17B1">
      <w:pPr>
        <w:pStyle w:val="Heading2"/>
        <w:jc w:val="both"/>
      </w:pPr>
      <w:r>
        <w:t>4.1</w:t>
      </w:r>
      <w:r w:rsidR="00892C05" w:rsidRPr="007A71C9">
        <w:t xml:space="preserve"> Sample</w:t>
      </w:r>
    </w:p>
    <w:p w14:paraId="724F6544" w14:textId="07D7AC32" w:rsidR="00B729FC" w:rsidRPr="00B729FC" w:rsidRDefault="00B729FC" w:rsidP="00FA17B1">
      <w:pPr>
        <w:spacing w:line="240" w:lineRule="auto"/>
        <w:jc w:val="both"/>
      </w:pPr>
      <w:r w:rsidRPr="00B729FC">
        <w:t xml:space="preserve">The study targeted 17,284 staff members, comprising managers and supervisors from the 38 registered commercial banks in Kenya. According to the Central Bank of Kenya (CBK, 2020), there were 10,499 managers and 6,785 supervisors across the Kenyan banking sector as of 2020. </w:t>
      </w:r>
      <w:r w:rsidR="00854715">
        <w:t xml:space="preserve">The study applied the stratified random sampling to arrive at a sample of 400 respondents. </w:t>
      </w:r>
      <w:r w:rsidRPr="00B729FC">
        <w:t xml:space="preserve">The study focused on both managers and supervisors </w:t>
      </w:r>
      <w:r w:rsidR="00854715">
        <w:t xml:space="preserve">across five key banks departments </w:t>
      </w:r>
      <w:r w:rsidRPr="00B729FC">
        <w:t>since they play a critical role in strategic, operational, and decision-making processes within the banking industry.</w:t>
      </w:r>
      <w:r w:rsidR="00FA17B1">
        <w:t xml:space="preserve"> </w:t>
      </w:r>
      <w:r w:rsidR="00AB2D58">
        <w:t>The sample distribution is shown as table I.</w:t>
      </w:r>
    </w:p>
    <w:p w14:paraId="23FD2462" w14:textId="65D8971D" w:rsidR="00AB2D58" w:rsidRDefault="00AB2D58" w:rsidP="00FA17B1">
      <w:pPr>
        <w:pStyle w:val="Caption"/>
        <w:keepNext/>
        <w:jc w:val="both"/>
      </w:pPr>
      <w:r>
        <w:t xml:space="preserve">Table </w:t>
      </w:r>
      <w:r w:rsidR="007A71D3">
        <w:fldChar w:fldCharType="begin"/>
      </w:r>
      <w:r w:rsidR="007A71D3">
        <w:instrText xml:space="preserve"> SEQ Table \* ROMAN </w:instrText>
      </w:r>
      <w:r w:rsidR="007A71D3">
        <w:fldChar w:fldCharType="separate"/>
      </w:r>
      <w:r>
        <w:rPr>
          <w:noProof/>
        </w:rPr>
        <w:t>I</w:t>
      </w:r>
      <w:r w:rsidR="007A71D3">
        <w:rPr>
          <w:noProof/>
        </w:rPr>
        <w:fldChar w:fldCharType="end"/>
      </w:r>
      <w:r>
        <w:t>:</w:t>
      </w:r>
      <w:r w:rsidRPr="00AB2D58">
        <w:rPr>
          <w:b/>
          <w:bCs/>
        </w:rPr>
        <w:t xml:space="preserve"> </w:t>
      </w:r>
      <w:r w:rsidRPr="00B729FC">
        <w:rPr>
          <w:b/>
          <w:bCs/>
        </w:rPr>
        <w:t>Target Population Distribution</w:t>
      </w:r>
    </w:p>
    <w:tbl>
      <w:tblPr>
        <w:tblW w:w="8985" w:type="dxa"/>
        <w:tblCellSpacing w:w="15" w:type="dxa"/>
        <w:tblBorders>
          <w:top w:val="single" w:sz="18" w:space="0" w:color="auto"/>
          <w:bottom w:val="single" w:sz="18" w:space="0" w:color="auto"/>
        </w:tblBorders>
        <w:tblCellMar>
          <w:top w:w="15" w:type="dxa"/>
          <w:left w:w="15" w:type="dxa"/>
          <w:bottom w:w="15" w:type="dxa"/>
          <w:right w:w="15" w:type="dxa"/>
        </w:tblCellMar>
        <w:tblLook w:val="04A0" w:firstRow="1" w:lastRow="0" w:firstColumn="1" w:lastColumn="0" w:noHBand="0" w:noVBand="1"/>
      </w:tblPr>
      <w:tblGrid>
        <w:gridCol w:w="2443"/>
        <w:gridCol w:w="2588"/>
        <w:gridCol w:w="1728"/>
        <w:gridCol w:w="2226"/>
      </w:tblGrid>
      <w:tr w:rsidR="007A341B" w:rsidRPr="007A341B" w14:paraId="7A11BF73" w14:textId="77777777" w:rsidTr="007A341B">
        <w:trPr>
          <w:trHeight w:val="288"/>
          <w:tblHeader/>
          <w:tblCellSpacing w:w="15" w:type="dxa"/>
        </w:trPr>
        <w:tc>
          <w:tcPr>
            <w:tcW w:w="0" w:type="auto"/>
            <w:vAlign w:val="center"/>
            <w:hideMark/>
          </w:tcPr>
          <w:p w14:paraId="46838BB1" w14:textId="77777777" w:rsidR="007A341B" w:rsidRPr="007A341B" w:rsidRDefault="007A341B" w:rsidP="00FA17B1">
            <w:pPr>
              <w:spacing w:after="0" w:line="240" w:lineRule="auto"/>
              <w:jc w:val="both"/>
              <w:rPr>
                <w:rFonts w:eastAsia="Times New Roman"/>
                <w:b/>
                <w:bCs/>
              </w:rPr>
            </w:pPr>
            <w:bookmarkStart w:id="2" w:name="_Hlk211006445"/>
            <w:r w:rsidRPr="007A341B">
              <w:rPr>
                <w:rFonts w:eastAsia="Times New Roman"/>
                <w:b/>
                <w:bCs/>
              </w:rPr>
              <w:t>Department</w:t>
            </w:r>
          </w:p>
        </w:tc>
        <w:tc>
          <w:tcPr>
            <w:tcW w:w="0" w:type="auto"/>
            <w:vAlign w:val="center"/>
            <w:hideMark/>
          </w:tcPr>
          <w:p w14:paraId="3F92EDFA" w14:textId="77777777" w:rsidR="007A341B" w:rsidRPr="007A341B" w:rsidRDefault="007A341B" w:rsidP="00FA17B1">
            <w:pPr>
              <w:spacing w:after="0" w:line="240" w:lineRule="auto"/>
              <w:jc w:val="both"/>
              <w:rPr>
                <w:rFonts w:eastAsia="Times New Roman"/>
                <w:b/>
                <w:bCs/>
              </w:rPr>
            </w:pPr>
            <w:r w:rsidRPr="007A341B">
              <w:rPr>
                <w:rFonts w:eastAsia="Times New Roman"/>
                <w:b/>
                <w:bCs/>
              </w:rPr>
              <w:t>Target Population</w:t>
            </w:r>
          </w:p>
        </w:tc>
        <w:tc>
          <w:tcPr>
            <w:tcW w:w="0" w:type="auto"/>
            <w:vAlign w:val="center"/>
            <w:hideMark/>
          </w:tcPr>
          <w:p w14:paraId="02C06026" w14:textId="77777777" w:rsidR="007A341B" w:rsidRPr="007A341B" w:rsidRDefault="007A341B" w:rsidP="00FA17B1">
            <w:pPr>
              <w:spacing w:after="0" w:line="240" w:lineRule="auto"/>
              <w:jc w:val="both"/>
              <w:rPr>
                <w:rFonts w:eastAsia="Times New Roman"/>
                <w:b/>
                <w:bCs/>
              </w:rPr>
            </w:pPr>
            <w:r w:rsidRPr="007A341B">
              <w:rPr>
                <w:rFonts w:eastAsia="Times New Roman"/>
                <w:b/>
                <w:bCs/>
              </w:rPr>
              <w:t>Sample Size</w:t>
            </w:r>
          </w:p>
        </w:tc>
        <w:tc>
          <w:tcPr>
            <w:tcW w:w="0" w:type="auto"/>
            <w:vAlign w:val="center"/>
            <w:hideMark/>
          </w:tcPr>
          <w:p w14:paraId="29353A7E" w14:textId="77777777" w:rsidR="007A341B" w:rsidRPr="007A341B" w:rsidRDefault="007A341B" w:rsidP="00FA17B1">
            <w:pPr>
              <w:spacing w:after="0" w:line="240" w:lineRule="auto"/>
              <w:jc w:val="both"/>
              <w:rPr>
                <w:rFonts w:eastAsia="Times New Roman"/>
                <w:b/>
                <w:bCs/>
              </w:rPr>
            </w:pPr>
            <w:r w:rsidRPr="007A341B">
              <w:rPr>
                <w:rFonts w:eastAsia="Times New Roman"/>
                <w:b/>
                <w:bCs/>
              </w:rPr>
              <w:t>Percentage (%)</w:t>
            </w:r>
          </w:p>
        </w:tc>
      </w:tr>
      <w:tr w:rsidR="007A341B" w:rsidRPr="007A341B" w14:paraId="0FEF7C52" w14:textId="77777777" w:rsidTr="007A341B">
        <w:trPr>
          <w:trHeight w:val="298"/>
          <w:tblCellSpacing w:w="15" w:type="dxa"/>
        </w:trPr>
        <w:tc>
          <w:tcPr>
            <w:tcW w:w="0" w:type="auto"/>
            <w:tcBorders>
              <w:top w:val="single" w:sz="18" w:space="0" w:color="auto"/>
              <w:bottom w:val="nil"/>
            </w:tcBorders>
            <w:vAlign w:val="center"/>
            <w:hideMark/>
          </w:tcPr>
          <w:p w14:paraId="15EAA128" w14:textId="77777777" w:rsidR="007A341B" w:rsidRPr="007A341B" w:rsidRDefault="007A341B" w:rsidP="00FA17B1">
            <w:pPr>
              <w:spacing w:after="0" w:line="240" w:lineRule="auto"/>
              <w:jc w:val="both"/>
              <w:rPr>
                <w:rFonts w:eastAsia="Times New Roman"/>
              </w:rPr>
            </w:pPr>
            <w:r w:rsidRPr="007A341B">
              <w:rPr>
                <w:rFonts w:eastAsia="Times New Roman"/>
              </w:rPr>
              <w:t>Risk Management</w:t>
            </w:r>
          </w:p>
        </w:tc>
        <w:tc>
          <w:tcPr>
            <w:tcW w:w="0" w:type="auto"/>
            <w:tcBorders>
              <w:top w:val="single" w:sz="18" w:space="0" w:color="auto"/>
              <w:bottom w:val="nil"/>
            </w:tcBorders>
            <w:vAlign w:val="center"/>
            <w:hideMark/>
          </w:tcPr>
          <w:p w14:paraId="6535311A" w14:textId="77777777" w:rsidR="007A341B" w:rsidRPr="007A341B" w:rsidRDefault="007A341B" w:rsidP="00FA17B1">
            <w:pPr>
              <w:spacing w:after="0" w:line="240" w:lineRule="auto"/>
              <w:jc w:val="both"/>
              <w:rPr>
                <w:rFonts w:eastAsia="Times New Roman"/>
              </w:rPr>
            </w:pPr>
            <w:r w:rsidRPr="007A341B">
              <w:rPr>
                <w:rFonts w:eastAsia="Times New Roman"/>
              </w:rPr>
              <w:t>4,500</w:t>
            </w:r>
          </w:p>
        </w:tc>
        <w:tc>
          <w:tcPr>
            <w:tcW w:w="0" w:type="auto"/>
            <w:tcBorders>
              <w:top w:val="single" w:sz="18" w:space="0" w:color="auto"/>
              <w:bottom w:val="nil"/>
            </w:tcBorders>
            <w:vAlign w:val="center"/>
            <w:hideMark/>
          </w:tcPr>
          <w:p w14:paraId="44A9ADC7" w14:textId="77777777" w:rsidR="007A341B" w:rsidRPr="007A341B" w:rsidRDefault="007A341B" w:rsidP="00FA17B1">
            <w:pPr>
              <w:spacing w:after="0" w:line="240" w:lineRule="auto"/>
              <w:jc w:val="both"/>
              <w:rPr>
                <w:rFonts w:eastAsia="Times New Roman"/>
              </w:rPr>
            </w:pPr>
            <w:r w:rsidRPr="007A341B">
              <w:rPr>
                <w:rFonts w:eastAsia="Times New Roman"/>
              </w:rPr>
              <w:t>104</w:t>
            </w:r>
          </w:p>
        </w:tc>
        <w:tc>
          <w:tcPr>
            <w:tcW w:w="0" w:type="auto"/>
            <w:tcBorders>
              <w:top w:val="single" w:sz="18" w:space="0" w:color="auto"/>
              <w:bottom w:val="nil"/>
            </w:tcBorders>
            <w:vAlign w:val="center"/>
            <w:hideMark/>
          </w:tcPr>
          <w:p w14:paraId="3C7C8462" w14:textId="77777777" w:rsidR="007A341B" w:rsidRPr="007A341B" w:rsidRDefault="007A341B" w:rsidP="00FA17B1">
            <w:pPr>
              <w:spacing w:after="0" w:line="240" w:lineRule="auto"/>
              <w:jc w:val="both"/>
              <w:rPr>
                <w:rFonts w:eastAsia="Times New Roman"/>
              </w:rPr>
            </w:pPr>
            <w:r w:rsidRPr="007A341B">
              <w:rPr>
                <w:rFonts w:eastAsia="Times New Roman"/>
              </w:rPr>
              <w:t>26.0</w:t>
            </w:r>
          </w:p>
        </w:tc>
      </w:tr>
      <w:tr w:rsidR="007A341B" w:rsidRPr="007A341B" w14:paraId="1091DAAD" w14:textId="77777777" w:rsidTr="007A341B">
        <w:trPr>
          <w:trHeight w:val="288"/>
          <w:tblCellSpacing w:w="15" w:type="dxa"/>
        </w:trPr>
        <w:tc>
          <w:tcPr>
            <w:tcW w:w="0" w:type="auto"/>
            <w:tcBorders>
              <w:top w:val="nil"/>
              <w:bottom w:val="nil"/>
            </w:tcBorders>
            <w:vAlign w:val="center"/>
            <w:hideMark/>
          </w:tcPr>
          <w:p w14:paraId="71810BA9" w14:textId="77777777" w:rsidR="007A341B" w:rsidRPr="007A341B" w:rsidRDefault="007A341B" w:rsidP="00FA17B1">
            <w:pPr>
              <w:spacing w:after="0" w:line="240" w:lineRule="auto"/>
              <w:jc w:val="both"/>
              <w:rPr>
                <w:rFonts w:eastAsia="Times New Roman"/>
              </w:rPr>
            </w:pPr>
            <w:r w:rsidRPr="007A341B">
              <w:rPr>
                <w:rFonts w:eastAsia="Times New Roman"/>
              </w:rPr>
              <w:t>Internal Audit</w:t>
            </w:r>
          </w:p>
        </w:tc>
        <w:tc>
          <w:tcPr>
            <w:tcW w:w="0" w:type="auto"/>
            <w:tcBorders>
              <w:top w:val="nil"/>
              <w:bottom w:val="nil"/>
            </w:tcBorders>
            <w:vAlign w:val="center"/>
            <w:hideMark/>
          </w:tcPr>
          <w:p w14:paraId="7EA9433C" w14:textId="77777777" w:rsidR="007A341B" w:rsidRPr="007A341B" w:rsidRDefault="007A341B" w:rsidP="00FA17B1">
            <w:pPr>
              <w:spacing w:after="0" w:line="240" w:lineRule="auto"/>
              <w:jc w:val="both"/>
              <w:rPr>
                <w:rFonts w:eastAsia="Times New Roman"/>
              </w:rPr>
            </w:pPr>
            <w:r w:rsidRPr="007A341B">
              <w:rPr>
                <w:rFonts w:eastAsia="Times New Roman"/>
              </w:rPr>
              <w:t>3,200</w:t>
            </w:r>
          </w:p>
        </w:tc>
        <w:tc>
          <w:tcPr>
            <w:tcW w:w="0" w:type="auto"/>
            <w:tcBorders>
              <w:top w:val="nil"/>
              <w:bottom w:val="nil"/>
            </w:tcBorders>
            <w:vAlign w:val="center"/>
            <w:hideMark/>
          </w:tcPr>
          <w:p w14:paraId="3E8543EA" w14:textId="77777777" w:rsidR="007A341B" w:rsidRPr="007A341B" w:rsidRDefault="007A341B" w:rsidP="00FA17B1">
            <w:pPr>
              <w:spacing w:after="0" w:line="240" w:lineRule="auto"/>
              <w:jc w:val="both"/>
              <w:rPr>
                <w:rFonts w:eastAsia="Times New Roman"/>
              </w:rPr>
            </w:pPr>
            <w:r w:rsidRPr="007A341B">
              <w:rPr>
                <w:rFonts w:eastAsia="Times New Roman"/>
              </w:rPr>
              <w:t>74</w:t>
            </w:r>
          </w:p>
        </w:tc>
        <w:tc>
          <w:tcPr>
            <w:tcW w:w="0" w:type="auto"/>
            <w:tcBorders>
              <w:top w:val="nil"/>
              <w:bottom w:val="nil"/>
            </w:tcBorders>
            <w:vAlign w:val="center"/>
            <w:hideMark/>
          </w:tcPr>
          <w:p w14:paraId="198B503C" w14:textId="77777777" w:rsidR="007A341B" w:rsidRPr="007A341B" w:rsidRDefault="007A341B" w:rsidP="00FA17B1">
            <w:pPr>
              <w:spacing w:after="0" w:line="240" w:lineRule="auto"/>
              <w:jc w:val="both"/>
              <w:rPr>
                <w:rFonts w:eastAsia="Times New Roman"/>
              </w:rPr>
            </w:pPr>
            <w:r w:rsidRPr="007A341B">
              <w:rPr>
                <w:rFonts w:eastAsia="Times New Roman"/>
              </w:rPr>
              <w:t>18.5</w:t>
            </w:r>
          </w:p>
        </w:tc>
      </w:tr>
      <w:tr w:rsidR="007A341B" w:rsidRPr="007A341B" w14:paraId="4139E43E" w14:textId="77777777" w:rsidTr="007A341B">
        <w:trPr>
          <w:trHeight w:val="298"/>
          <w:tblCellSpacing w:w="15" w:type="dxa"/>
        </w:trPr>
        <w:tc>
          <w:tcPr>
            <w:tcW w:w="0" w:type="auto"/>
            <w:tcBorders>
              <w:top w:val="nil"/>
              <w:bottom w:val="nil"/>
            </w:tcBorders>
            <w:vAlign w:val="center"/>
            <w:hideMark/>
          </w:tcPr>
          <w:p w14:paraId="467EE043" w14:textId="77777777" w:rsidR="007A341B" w:rsidRPr="007A341B" w:rsidRDefault="007A341B" w:rsidP="00FA17B1">
            <w:pPr>
              <w:spacing w:after="0" w:line="240" w:lineRule="auto"/>
              <w:jc w:val="both"/>
              <w:rPr>
                <w:rFonts w:eastAsia="Times New Roman"/>
              </w:rPr>
            </w:pPr>
            <w:r w:rsidRPr="007A341B">
              <w:rPr>
                <w:rFonts w:eastAsia="Times New Roman"/>
              </w:rPr>
              <w:t>Operations</w:t>
            </w:r>
          </w:p>
        </w:tc>
        <w:tc>
          <w:tcPr>
            <w:tcW w:w="0" w:type="auto"/>
            <w:tcBorders>
              <w:top w:val="nil"/>
              <w:bottom w:val="nil"/>
            </w:tcBorders>
            <w:vAlign w:val="center"/>
            <w:hideMark/>
          </w:tcPr>
          <w:p w14:paraId="0C6E33C6" w14:textId="77777777" w:rsidR="007A341B" w:rsidRPr="007A341B" w:rsidRDefault="007A341B" w:rsidP="00FA17B1">
            <w:pPr>
              <w:spacing w:after="0" w:line="240" w:lineRule="auto"/>
              <w:jc w:val="both"/>
              <w:rPr>
                <w:rFonts w:eastAsia="Times New Roman"/>
              </w:rPr>
            </w:pPr>
            <w:r w:rsidRPr="007A341B">
              <w:rPr>
                <w:rFonts w:eastAsia="Times New Roman"/>
              </w:rPr>
              <w:t>5,800</w:t>
            </w:r>
          </w:p>
        </w:tc>
        <w:tc>
          <w:tcPr>
            <w:tcW w:w="0" w:type="auto"/>
            <w:tcBorders>
              <w:top w:val="nil"/>
              <w:bottom w:val="nil"/>
            </w:tcBorders>
            <w:vAlign w:val="center"/>
            <w:hideMark/>
          </w:tcPr>
          <w:p w14:paraId="7AC4E6B4" w14:textId="77777777" w:rsidR="007A341B" w:rsidRPr="007A341B" w:rsidRDefault="007A341B" w:rsidP="00FA17B1">
            <w:pPr>
              <w:spacing w:after="0" w:line="240" w:lineRule="auto"/>
              <w:jc w:val="both"/>
              <w:rPr>
                <w:rFonts w:eastAsia="Times New Roman"/>
              </w:rPr>
            </w:pPr>
            <w:r w:rsidRPr="007A341B">
              <w:rPr>
                <w:rFonts w:eastAsia="Times New Roman"/>
              </w:rPr>
              <w:t>134</w:t>
            </w:r>
          </w:p>
        </w:tc>
        <w:tc>
          <w:tcPr>
            <w:tcW w:w="0" w:type="auto"/>
            <w:tcBorders>
              <w:top w:val="nil"/>
              <w:bottom w:val="nil"/>
            </w:tcBorders>
            <w:vAlign w:val="center"/>
            <w:hideMark/>
          </w:tcPr>
          <w:p w14:paraId="6ED374EF" w14:textId="77777777" w:rsidR="007A341B" w:rsidRPr="007A341B" w:rsidRDefault="007A341B" w:rsidP="00FA17B1">
            <w:pPr>
              <w:spacing w:after="0" w:line="240" w:lineRule="auto"/>
              <w:jc w:val="both"/>
              <w:rPr>
                <w:rFonts w:eastAsia="Times New Roman"/>
              </w:rPr>
            </w:pPr>
            <w:r w:rsidRPr="007A341B">
              <w:rPr>
                <w:rFonts w:eastAsia="Times New Roman"/>
              </w:rPr>
              <w:t>33.6</w:t>
            </w:r>
          </w:p>
        </w:tc>
      </w:tr>
      <w:tr w:rsidR="007A341B" w:rsidRPr="007A341B" w14:paraId="4EDD3CD0" w14:textId="77777777" w:rsidTr="007A341B">
        <w:trPr>
          <w:trHeight w:val="288"/>
          <w:tblCellSpacing w:w="15" w:type="dxa"/>
        </w:trPr>
        <w:tc>
          <w:tcPr>
            <w:tcW w:w="0" w:type="auto"/>
            <w:tcBorders>
              <w:top w:val="nil"/>
              <w:bottom w:val="nil"/>
            </w:tcBorders>
            <w:vAlign w:val="center"/>
            <w:hideMark/>
          </w:tcPr>
          <w:p w14:paraId="64F5FC42" w14:textId="77777777" w:rsidR="007A341B" w:rsidRPr="007A341B" w:rsidRDefault="007A341B" w:rsidP="00FA17B1">
            <w:pPr>
              <w:spacing w:after="0" w:line="240" w:lineRule="auto"/>
              <w:jc w:val="both"/>
              <w:rPr>
                <w:rFonts w:eastAsia="Times New Roman"/>
              </w:rPr>
            </w:pPr>
            <w:r w:rsidRPr="007A341B">
              <w:rPr>
                <w:rFonts w:eastAsia="Times New Roman"/>
              </w:rPr>
              <w:t>IT/Technology</w:t>
            </w:r>
          </w:p>
        </w:tc>
        <w:tc>
          <w:tcPr>
            <w:tcW w:w="0" w:type="auto"/>
            <w:tcBorders>
              <w:top w:val="nil"/>
              <w:bottom w:val="nil"/>
            </w:tcBorders>
            <w:vAlign w:val="center"/>
            <w:hideMark/>
          </w:tcPr>
          <w:p w14:paraId="4BDB52BB" w14:textId="77777777" w:rsidR="007A341B" w:rsidRPr="007A341B" w:rsidRDefault="007A341B" w:rsidP="00FA17B1">
            <w:pPr>
              <w:spacing w:after="0" w:line="240" w:lineRule="auto"/>
              <w:jc w:val="both"/>
              <w:rPr>
                <w:rFonts w:eastAsia="Times New Roman"/>
              </w:rPr>
            </w:pPr>
            <w:r w:rsidRPr="007A341B">
              <w:rPr>
                <w:rFonts w:eastAsia="Times New Roman"/>
              </w:rPr>
              <w:t>2,100</w:t>
            </w:r>
          </w:p>
        </w:tc>
        <w:tc>
          <w:tcPr>
            <w:tcW w:w="0" w:type="auto"/>
            <w:tcBorders>
              <w:top w:val="nil"/>
              <w:bottom w:val="nil"/>
            </w:tcBorders>
            <w:vAlign w:val="center"/>
            <w:hideMark/>
          </w:tcPr>
          <w:p w14:paraId="3801B935" w14:textId="77777777" w:rsidR="007A341B" w:rsidRPr="007A341B" w:rsidRDefault="007A341B" w:rsidP="00FA17B1">
            <w:pPr>
              <w:spacing w:after="0" w:line="240" w:lineRule="auto"/>
              <w:jc w:val="both"/>
              <w:rPr>
                <w:rFonts w:eastAsia="Times New Roman"/>
              </w:rPr>
            </w:pPr>
            <w:r w:rsidRPr="007A341B">
              <w:rPr>
                <w:rFonts w:eastAsia="Times New Roman"/>
              </w:rPr>
              <w:t>49</w:t>
            </w:r>
          </w:p>
        </w:tc>
        <w:tc>
          <w:tcPr>
            <w:tcW w:w="0" w:type="auto"/>
            <w:tcBorders>
              <w:top w:val="nil"/>
              <w:bottom w:val="nil"/>
            </w:tcBorders>
            <w:vAlign w:val="center"/>
            <w:hideMark/>
          </w:tcPr>
          <w:p w14:paraId="352B07F6" w14:textId="77777777" w:rsidR="007A341B" w:rsidRPr="007A341B" w:rsidRDefault="007A341B" w:rsidP="00FA17B1">
            <w:pPr>
              <w:spacing w:after="0" w:line="240" w:lineRule="auto"/>
              <w:jc w:val="both"/>
              <w:rPr>
                <w:rFonts w:eastAsia="Times New Roman"/>
              </w:rPr>
            </w:pPr>
            <w:r w:rsidRPr="007A341B">
              <w:rPr>
                <w:rFonts w:eastAsia="Times New Roman"/>
              </w:rPr>
              <w:t>12.2</w:t>
            </w:r>
          </w:p>
        </w:tc>
      </w:tr>
      <w:tr w:rsidR="007A341B" w:rsidRPr="007A341B" w14:paraId="75145ACE" w14:textId="77777777" w:rsidTr="007A341B">
        <w:trPr>
          <w:trHeight w:val="298"/>
          <w:tblCellSpacing w:w="15" w:type="dxa"/>
        </w:trPr>
        <w:tc>
          <w:tcPr>
            <w:tcW w:w="0" w:type="auto"/>
            <w:tcBorders>
              <w:top w:val="nil"/>
              <w:bottom w:val="single" w:sz="18" w:space="0" w:color="auto"/>
            </w:tcBorders>
            <w:vAlign w:val="center"/>
            <w:hideMark/>
          </w:tcPr>
          <w:p w14:paraId="1872C63D" w14:textId="77777777" w:rsidR="007A341B" w:rsidRPr="007A341B" w:rsidRDefault="007A341B" w:rsidP="00FA17B1">
            <w:pPr>
              <w:spacing w:after="0" w:line="240" w:lineRule="auto"/>
              <w:jc w:val="both"/>
              <w:rPr>
                <w:rFonts w:eastAsia="Times New Roman"/>
              </w:rPr>
            </w:pPr>
            <w:r w:rsidRPr="007A341B">
              <w:rPr>
                <w:rFonts w:eastAsia="Times New Roman"/>
              </w:rPr>
              <w:t>Compliance</w:t>
            </w:r>
          </w:p>
        </w:tc>
        <w:tc>
          <w:tcPr>
            <w:tcW w:w="0" w:type="auto"/>
            <w:tcBorders>
              <w:top w:val="nil"/>
              <w:bottom w:val="single" w:sz="18" w:space="0" w:color="auto"/>
            </w:tcBorders>
            <w:vAlign w:val="center"/>
            <w:hideMark/>
          </w:tcPr>
          <w:p w14:paraId="062BE15D" w14:textId="77777777" w:rsidR="007A341B" w:rsidRPr="007A341B" w:rsidRDefault="007A341B" w:rsidP="00FA17B1">
            <w:pPr>
              <w:spacing w:after="0" w:line="240" w:lineRule="auto"/>
              <w:jc w:val="both"/>
              <w:rPr>
                <w:rFonts w:eastAsia="Times New Roman"/>
              </w:rPr>
            </w:pPr>
            <w:r w:rsidRPr="007A341B">
              <w:rPr>
                <w:rFonts w:eastAsia="Times New Roman"/>
              </w:rPr>
              <w:t>1,684</w:t>
            </w:r>
          </w:p>
        </w:tc>
        <w:tc>
          <w:tcPr>
            <w:tcW w:w="0" w:type="auto"/>
            <w:tcBorders>
              <w:top w:val="nil"/>
              <w:bottom w:val="single" w:sz="18" w:space="0" w:color="auto"/>
            </w:tcBorders>
            <w:vAlign w:val="center"/>
            <w:hideMark/>
          </w:tcPr>
          <w:p w14:paraId="5C716009" w14:textId="77777777" w:rsidR="007A341B" w:rsidRPr="007A341B" w:rsidRDefault="007A341B" w:rsidP="00FA17B1">
            <w:pPr>
              <w:spacing w:after="0" w:line="240" w:lineRule="auto"/>
              <w:jc w:val="both"/>
              <w:rPr>
                <w:rFonts w:eastAsia="Times New Roman"/>
              </w:rPr>
            </w:pPr>
            <w:r w:rsidRPr="007A341B">
              <w:rPr>
                <w:rFonts w:eastAsia="Times New Roman"/>
              </w:rPr>
              <w:t>39</w:t>
            </w:r>
          </w:p>
        </w:tc>
        <w:tc>
          <w:tcPr>
            <w:tcW w:w="0" w:type="auto"/>
            <w:tcBorders>
              <w:top w:val="nil"/>
              <w:bottom w:val="single" w:sz="18" w:space="0" w:color="auto"/>
            </w:tcBorders>
            <w:vAlign w:val="center"/>
            <w:hideMark/>
          </w:tcPr>
          <w:p w14:paraId="047E1C67" w14:textId="77777777" w:rsidR="007A341B" w:rsidRPr="007A341B" w:rsidRDefault="007A341B" w:rsidP="00FA17B1">
            <w:pPr>
              <w:spacing w:after="0" w:line="240" w:lineRule="auto"/>
              <w:jc w:val="both"/>
              <w:rPr>
                <w:rFonts w:eastAsia="Times New Roman"/>
              </w:rPr>
            </w:pPr>
            <w:r w:rsidRPr="007A341B">
              <w:rPr>
                <w:rFonts w:eastAsia="Times New Roman"/>
              </w:rPr>
              <w:t>9.7</w:t>
            </w:r>
          </w:p>
        </w:tc>
      </w:tr>
      <w:tr w:rsidR="007A341B" w:rsidRPr="00B148AD" w14:paraId="6A8F0955" w14:textId="77777777" w:rsidTr="007A341B">
        <w:trPr>
          <w:trHeight w:val="288"/>
          <w:tblCellSpacing w:w="15" w:type="dxa"/>
        </w:trPr>
        <w:tc>
          <w:tcPr>
            <w:tcW w:w="0" w:type="auto"/>
            <w:vAlign w:val="center"/>
            <w:hideMark/>
          </w:tcPr>
          <w:p w14:paraId="28EC844D" w14:textId="77777777" w:rsidR="007A341B" w:rsidRPr="007A341B" w:rsidRDefault="007A341B" w:rsidP="00FA17B1">
            <w:pPr>
              <w:spacing w:after="0" w:line="240" w:lineRule="auto"/>
              <w:jc w:val="both"/>
              <w:rPr>
                <w:rFonts w:eastAsia="Times New Roman"/>
              </w:rPr>
            </w:pPr>
            <w:r w:rsidRPr="007A341B">
              <w:rPr>
                <w:rFonts w:eastAsia="Times New Roman"/>
                <w:b/>
                <w:bCs/>
              </w:rPr>
              <w:t>Total</w:t>
            </w:r>
          </w:p>
        </w:tc>
        <w:tc>
          <w:tcPr>
            <w:tcW w:w="0" w:type="auto"/>
            <w:vAlign w:val="center"/>
            <w:hideMark/>
          </w:tcPr>
          <w:p w14:paraId="149C545E" w14:textId="77777777" w:rsidR="007A341B" w:rsidRPr="007A341B" w:rsidRDefault="007A341B" w:rsidP="00FA17B1">
            <w:pPr>
              <w:spacing w:after="0" w:line="240" w:lineRule="auto"/>
              <w:jc w:val="both"/>
              <w:rPr>
                <w:rFonts w:eastAsia="Times New Roman"/>
              </w:rPr>
            </w:pPr>
            <w:r w:rsidRPr="007A341B">
              <w:rPr>
                <w:rFonts w:eastAsia="Times New Roman"/>
                <w:b/>
                <w:bCs/>
              </w:rPr>
              <w:t>17,284</w:t>
            </w:r>
          </w:p>
        </w:tc>
        <w:tc>
          <w:tcPr>
            <w:tcW w:w="0" w:type="auto"/>
            <w:vAlign w:val="center"/>
            <w:hideMark/>
          </w:tcPr>
          <w:p w14:paraId="4C5D5E2F" w14:textId="77777777" w:rsidR="007A341B" w:rsidRPr="007A341B" w:rsidRDefault="007A341B" w:rsidP="00FA17B1">
            <w:pPr>
              <w:spacing w:after="0" w:line="240" w:lineRule="auto"/>
              <w:jc w:val="both"/>
              <w:rPr>
                <w:rFonts w:eastAsia="Times New Roman"/>
              </w:rPr>
            </w:pPr>
            <w:r w:rsidRPr="007A341B">
              <w:rPr>
                <w:rFonts w:eastAsia="Times New Roman"/>
                <w:b/>
                <w:bCs/>
              </w:rPr>
              <w:t>400</w:t>
            </w:r>
          </w:p>
        </w:tc>
        <w:tc>
          <w:tcPr>
            <w:tcW w:w="0" w:type="auto"/>
            <w:vAlign w:val="center"/>
            <w:hideMark/>
          </w:tcPr>
          <w:p w14:paraId="34F30838" w14:textId="77777777" w:rsidR="007A341B" w:rsidRPr="007A341B" w:rsidRDefault="007A341B" w:rsidP="00FA17B1">
            <w:pPr>
              <w:spacing w:after="0" w:line="240" w:lineRule="auto"/>
              <w:jc w:val="both"/>
              <w:rPr>
                <w:rFonts w:eastAsia="Times New Roman"/>
              </w:rPr>
            </w:pPr>
            <w:r w:rsidRPr="007A341B">
              <w:rPr>
                <w:rFonts w:eastAsia="Times New Roman"/>
                <w:b/>
                <w:bCs/>
              </w:rPr>
              <w:t>100.0</w:t>
            </w:r>
          </w:p>
        </w:tc>
      </w:tr>
    </w:tbl>
    <w:bookmarkEnd w:id="2"/>
    <w:p w14:paraId="64F78B78" w14:textId="77777777" w:rsidR="00B729FC" w:rsidRPr="00B729FC" w:rsidRDefault="00B729FC" w:rsidP="00FA17B1">
      <w:pPr>
        <w:spacing w:line="240" w:lineRule="auto"/>
        <w:jc w:val="both"/>
        <w:rPr>
          <w:b/>
          <w:bCs/>
        </w:rPr>
      </w:pPr>
      <w:r w:rsidRPr="00B729FC">
        <w:rPr>
          <w:b/>
          <w:bCs/>
        </w:rPr>
        <w:t>Source: CBK (2020)</w:t>
      </w:r>
    </w:p>
    <w:p w14:paraId="1F8CEBE7" w14:textId="1F4D89E3" w:rsidR="006F4540" w:rsidRDefault="00B626C2" w:rsidP="00FA17B1">
      <w:pPr>
        <w:jc w:val="both"/>
        <w:rPr>
          <w:b/>
          <w:bCs/>
        </w:rPr>
      </w:pPr>
      <w:r>
        <w:rPr>
          <w:b/>
          <w:bCs/>
        </w:rPr>
        <w:t>4</w:t>
      </w:r>
      <w:r w:rsidR="00B729FC" w:rsidRPr="00B729FC">
        <w:rPr>
          <w:b/>
          <w:bCs/>
        </w:rPr>
        <w:t>.2 Measurement of variables</w:t>
      </w:r>
    </w:p>
    <w:p w14:paraId="10AC17FC" w14:textId="3D9129FA" w:rsidR="00B729FC" w:rsidRPr="00B729FC" w:rsidRDefault="00B626C2" w:rsidP="00FA17B1">
      <w:pPr>
        <w:spacing w:before="100" w:beforeAutospacing="1" w:after="100" w:afterAutospacing="1" w:line="240" w:lineRule="auto"/>
        <w:jc w:val="both"/>
      </w:pPr>
      <w:r>
        <w:t xml:space="preserve">The study used primary data that was collected using structured questionnaires. </w:t>
      </w:r>
      <w:r w:rsidR="00B729FC">
        <w:t>A</w:t>
      </w:r>
      <w:r w:rsidR="00B729FC" w:rsidRPr="00B729FC">
        <w:t xml:space="preserve"> five-point </w:t>
      </w:r>
      <w:r w:rsidR="00B729FC">
        <w:t xml:space="preserve">Likert </w:t>
      </w:r>
      <w:r w:rsidR="00B729FC" w:rsidRPr="00B729FC">
        <w:t xml:space="preserve">scale </w:t>
      </w:r>
      <w:r w:rsidR="00B729FC">
        <w:t xml:space="preserve">was </w:t>
      </w:r>
      <w:r>
        <w:t xml:space="preserve">used </w:t>
      </w:r>
      <w:r w:rsidR="00B729FC">
        <w:t xml:space="preserve">to </w:t>
      </w:r>
      <w:r w:rsidR="00B729FC" w:rsidRPr="00B729FC">
        <w:t xml:space="preserve">measure </w:t>
      </w:r>
      <w:r>
        <w:t xml:space="preserve">the </w:t>
      </w:r>
      <w:r w:rsidR="00B729FC">
        <w:t>variables</w:t>
      </w:r>
      <w:r>
        <w:t xml:space="preserve">. The Likert scale ranged from strongly disagree (1), </w:t>
      </w:r>
      <w:r>
        <w:lastRenderedPageBreak/>
        <w:t xml:space="preserve">disagree (2), undecided (3), agree (4) and strongly agree (5). The items used for each of the variable and the source is </w:t>
      </w:r>
      <w:r w:rsidR="00B729FC">
        <w:t>as show</w:t>
      </w:r>
      <w:r>
        <w:t>n</w:t>
      </w:r>
      <w:r w:rsidR="00B729FC">
        <w:t xml:space="preserve"> in table </w:t>
      </w:r>
      <w:r w:rsidR="00AB2D58">
        <w:t>II</w:t>
      </w:r>
      <w:r w:rsidR="00B729FC">
        <w:t xml:space="preserve"> below:</w:t>
      </w:r>
      <w:r w:rsidR="00B729FC" w:rsidRPr="00B729FC">
        <w:t xml:space="preserve"> </w:t>
      </w:r>
    </w:p>
    <w:p w14:paraId="5BE43F8B" w14:textId="5AD2D37D" w:rsidR="00B729FC" w:rsidRPr="00B729FC" w:rsidRDefault="00B729FC" w:rsidP="00FA17B1">
      <w:pPr>
        <w:pStyle w:val="Caption"/>
        <w:keepNext/>
        <w:jc w:val="both"/>
        <w:rPr>
          <w:b/>
          <w:bCs/>
          <w:i w:val="0"/>
          <w:iCs w:val="0"/>
          <w:color w:val="000000" w:themeColor="text1"/>
          <w:sz w:val="24"/>
          <w:szCs w:val="24"/>
        </w:rPr>
      </w:pPr>
      <w:r w:rsidRPr="00B729FC">
        <w:rPr>
          <w:b/>
          <w:bCs/>
          <w:i w:val="0"/>
          <w:iCs w:val="0"/>
          <w:color w:val="000000" w:themeColor="text1"/>
          <w:sz w:val="24"/>
          <w:szCs w:val="24"/>
        </w:rPr>
        <w:t>Table</w:t>
      </w:r>
      <w:r>
        <w:rPr>
          <w:b/>
          <w:bCs/>
          <w:i w:val="0"/>
          <w:iCs w:val="0"/>
          <w:color w:val="000000" w:themeColor="text1"/>
          <w:sz w:val="24"/>
          <w:szCs w:val="24"/>
        </w:rPr>
        <w:t xml:space="preserve"> </w:t>
      </w:r>
      <w:r w:rsidR="00AB2D58">
        <w:rPr>
          <w:b/>
          <w:bCs/>
          <w:i w:val="0"/>
          <w:iCs w:val="0"/>
          <w:color w:val="000000" w:themeColor="text1"/>
          <w:sz w:val="24"/>
          <w:szCs w:val="24"/>
        </w:rPr>
        <w:t>II:</w:t>
      </w:r>
      <w:r w:rsidRPr="00B729FC">
        <w:rPr>
          <w:b/>
          <w:bCs/>
          <w:i w:val="0"/>
          <w:iCs w:val="0"/>
          <w:color w:val="000000" w:themeColor="text1"/>
          <w:sz w:val="24"/>
          <w:szCs w:val="24"/>
        </w:rPr>
        <w:t xml:space="preserve"> Measurement of variables</w:t>
      </w:r>
    </w:p>
    <w:tbl>
      <w:tblPr>
        <w:tblStyle w:val="TableGrid"/>
        <w:tblW w:w="0" w:type="auto"/>
        <w:tblInd w:w="61" w:type="dxa"/>
        <w:tblLook w:val="04A0" w:firstRow="1" w:lastRow="0" w:firstColumn="1" w:lastColumn="0" w:noHBand="0" w:noVBand="1"/>
      </w:tblPr>
      <w:tblGrid>
        <w:gridCol w:w="1416"/>
        <w:gridCol w:w="2020"/>
        <w:gridCol w:w="2858"/>
        <w:gridCol w:w="1003"/>
        <w:gridCol w:w="1992"/>
      </w:tblGrid>
      <w:tr w:rsidR="00B729FC" w:rsidRPr="00B729FC" w14:paraId="6BAC529A" w14:textId="77777777" w:rsidTr="000F6CEA">
        <w:tc>
          <w:tcPr>
            <w:tcW w:w="1416" w:type="dxa"/>
          </w:tcPr>
          <w:p w14:paraId="72218674" w14:textId="77777777" w:rsidR="00B729FC" w:rsidRPr="00B729FC" w:rsidRDefault="00B729FC" w:rsidP="00FA17B1">
            <w:pPr>
              <w:pStyle w:val="NoSpacing"/>
              <w:rPr>
                <w:sz w:val="24"/>
                <w:szCs w:val="24"/>
              </w:rPr>
            </w:pPr>
            <w:r w:rsidRPr="00B729FC">
              <w:rPr>
                <w:sz w:val="24"/>
                <w:szCs w:val="24"/>
              </w:rPr>
              <w:t>Types of the variable</w:t>
            </w:r>
          </w:p>
        </w:tc>
        <w:tc>
          <w:tcPr>
            <w:tcW w:w="0" w:type="auto"/>
          </w:tcPr>
          <w:p w14:paraId="0B300FE6" w14:textId="77777777" w:rsidR="00B729FC" w:rsidRPr="00B729FC" w:rsidRDefault="00B729FC" w:rsidP="00FA17B1">
            <w:pPr>
              <w:pStyle w:val="NoSpacing"/>
              <w:rPr>
                <w:sz w:val="24"/>
                <w:szCs w:val="24"/>
              </w:rPr>
            </w:pPr>
            <w:r w:rsidRPr="00B729FC">
              <w:rPr>
                <w:sz w:val="24"/>
                <w:szCs w:val="24"/>
              </w:rPr>
              <w:t>Variable</w:t>
            </w:r>
          </w:p>
        </w:tc>
        <w:tc>
          <w:tcPr>
            <w:tcW w:w="0" w:type="auto"/>
          </w:tcPr>
          <w:p w14:paraId="4DDE927E" w14:textId="77777777" w:rsidR="00B729FC" w:rsidRPr="00B729FC" w:rsidRDefault="00B729FC" w:rsidP="00FA17B1">
            <w:pPr>
              <w:pStyle w:val="NoSpacing"/>
              <w:rPr>
                <w:sz w:val="24"/>
                <w:szCs w:val="24"/>
              </w:rPr>
            </w:pPr>
            <w:r w:rsidRPr="00B729FC">
              <w:rPr>
                <w:sz w:val="24"/>
                <w:szCs w:val="24"/>
              </w:rPr>
              <w:t>Dimensions/indicators / constructs</w:t>
            </w:r>
          </w:p>
        </w:tc>
        <w:tc>
          <w:tcPr>
            <w:tcW w:w="0" w:type="auto"/>
          </w:tcPr>
          <w:p w14:paraId="6EA6BE7E" w14:textId="77777777" w:rsidR="00B729FC" w:rsidRPr="00B729FC" w:rsidRDefault="00B729FC" w:rsidP="00FA17B1">
            <w:pPr>
              <w:pStyle w:val="NoSpacing"/>
              <w:rPr>
                <w:sz w:val="24"/>
                <w:szCs w:val="24"/>
              </w:rPr>
            </w:pPr>
            <w:r w:rsidRPr="00B729FC">
              <w:rPr>
                <w:sz w:val="24"/>
                <w:szCs w:val="24"/>
              </w:rPr>
              <w:t>Number</w:t>
            </w:r>
          </w:p>
        </w:tc>
        <w:tc>
          <w:tcPr>
            <w:tcW w:w="0" w:type="auto"/>
          </w:tcPr>
          <w:p w14:paraId="0DE6D5FF" w14:textId="77777777" w:rsidR="00B729FC" w:rsidRPr="00B729FC" w:rsidRDefault="00B729FC" w:rsidP="00FA17B1">
            <w:pPr>
              <w:pStyle w:val="NoSpacing"/>
              <w:rPr>
                <w:sz w:val="24"/>
                <w:szCs w:val="24"/>
              </w:rPr>
            </w:pPr>
            <w:r w:rsidRPr="00B729FC">
              <w:rPr>
                <w:sz w:val="24"/>
                <w:szCs w:val="24"/>
              </w:rPr>
              <w:t>Source</w:t>
            </w:r>
          </w:p>
        </w:tc>
      </w:tr>
      <w:tr w:rsidR="00B729FC" w:rsidRPr="00B729FC" w14:paraId="5F906C84" w14:textId="77777777" w:rsidTr="000F6CEA">
        <w:tc>
          <w:tcPr>
            <w:tcW w:w="1416" w:type="dxa"/>
          </w:tcPr>
          <w:p w14:paraId="4CE9DC46" w14:textId="77777777" w:rsidR="00B729FC" w:rsidRPr="00B729FC" w:rsidRDefault="00B729FC" w:rsidP="00FA17B1">
            <w:pPr>
              <w:pStyle w:val="NoSpacing"/>
              <w:rPr>
                <w:sz w:val="24"/>
                <w:szCs w:val="24"/>
              </w:rPr>
            </w:pPr>
            <w:r w:rsidRPr="00B729FC">
              <w:rPr>
                <w:sz w:val="24"/>
                <w:szCs w:val="24"/>
              </w:rPr>
              <w:t>Dependent variable.</w:t>
            </w:r>
          </w:p>
        </w:tc>
        <w:tc>
          <w:tcPr>
            <w:tcW w:w="0" w:type="auto"/>
          </w:tcPr>
          <w:p w14:paraId="42B44CDC" w14:textId="77777777" w:rsidR="00B729FC" w:rsidRPr="00B729FC" w:rsidRDefault="00B729FC" w:rsidP="00FA17B1">
            <w:pPr>
              <w:pStyle w:val="NoSpacing"/>
              <w:rPr>
                <w:sz w:val="24"/>
                <w:szCs w:val="24"/>
              </w:rPr>
            </w:pPr>
            <w:r w:rsidRPr="00B729FC">
              <w:rPr>
                <w:sz w:val="24"/>
                <w:szCs w:val="24"/>
              </w:rPr>
              <w:t>Fraud detection and prevention</w:t>
            </w:r>
          </w:p>
          <w:p w14:paraId="19F56F30" w14:textId="77777777" w:rsidR="00B729FC" w:rsidRPr="00B729FC" w:rsidRDefault="00B729FC" w:rsidP="00FA17B1">
            <w:pPr>
              <w:pStyle w:val="NoSpacing"/>
              <w:rPr>
                <w:sz w:val="24"/>
                <w:szCs w:val="24"/>
              </w:rPr>
            </w:pPr>
          </w:p>
        </w:tc>
        <w:tc>
          <w:tcPr>
            <w:tcW w:w="0" w:type="auto"/>
          </w:tcPr>
          <w:p w14:paraId="77B7410D" w14:textId="77777777" w:rsidR="00B729FC" w:rsidRPr="00B729FC" w:rsidRDefault="00B729FC" w:rsidP="00FA17B1">
            <w:pPr>
              <w:pStyle w:val="NoSpacing"/>
              <w:numPr>
                <w:ilvl w:val="0"/>
                <w:numId w:val="3"/>
              </w:numPr>
              <w:ind w:left="426"/>
              <w:rPr>
                <w:rStyle w:val="Strong"/>
                <w:b w:val="0"/>
                <w:bCs w:val="0"/>
                <w:color w:val="000000"/>
                <w:sz w:val="24"/>
                <w:szCs w:val="24"/>
                <w:bdr w:val="none" w:sz="0" w:space="0" w:color="auto" w:frame="1"/>
                <w:shd w:val="clear" w:color="auto" w:fill="FFFFFF"/>
              </w:rPr>
            </w:pPr>
            <w:r w:rsidRPr="00B729FC">
              <w:rPr>
                <w:rStyle w:val="Strong"/>
                <w:b w:val="0"/>
                <w:bCs w:val="0"/>
                <w:color w:val="000000"/>
                <w:sz w:val="24"/>
                <w:szCs w:val="24"/>
                <w:bdr w:val="none" w:sz="0" w:space="0" w:color="auto" w:frame="1"/>
                <w:shd w:val="clear" w:color="auto" w:fill="FFFFFF"/>
              </w:rPr>
              <w:t>Fraud audit</w:t>
            </w:r>
          </w:p>
          <w:p w14:paraId="4C478DE7" w14:textId="77777777" w:rsidR="00B729FC" w:rsidRPr="00B729FC" w:rsidRDefault="00B729FC" w:rsidP="00FA17B1">
            <w:pPr>
              <w:pStyle w:val="NoSpacing"/>
              <w:numPr>
                <w:ilvl w:val="0"/>
                <w:numId w:val="3"/>
              </w:numPr>
              <w:ind w:left="426"/>
              <w:rPr>
                <w:rStyle w:val="Strong"/>
                <w:b w:val="0"/>
                <w:bCs w:val="0"/>
                <w:color w:val="000000"/>
                <w:sz w:val="24"/>
                <w:szCs w:val="24"/>
                <w:bdr w:val="none" w:sz="0" w:space="0" w:color="auto" w:frame="1"/>
                <w:shd w:val="clear" w:color="auto" w:fill="FFFFFF"/>
              </w:rPr>
            </w:pPr>
            <w:r w:rsidRPr="00B729FC">
              <w:rPr>
                <w:rStyle w:val="Strong"/>
                <w:b w:val="0"/>
                <w:bCs w:val="0"/>
                <w:color w:val="000000"/>
                <w:sz w:val="24"/>
                <w:szCs w:val="24"/>
                <w:bdr w:val="none" w:sz="0" w:space="0" w:color="auto" w:frame="1"/>
                <w:shd w:val="clear" w:color="auto" w:fill="FFFFFF"/>
              </w:rPr>
              <w:t>Code of conduct</w:t>
            </w:r>
          </w:p>
          <w:p w14:paraId="701BAC42" w14:textId="77777777" w:rsidR="00B729FC" w:rsidRPr="00B729FC" w:rsidRDefault="00B729FC" w:rsidP="00FA17B1">
            <w:pPr>
              <w:pStyle w:val="NoSpacing"/>
              <w:numPr>
                <w:ilvl w:val="0"/>
                <w:numId w:val="3"/>
              </w:numPr>
              <w:ind w:left="426"/>
              <w:rPr>
                <w:rStyle w:val="Strong"/>
                <w:b w:val="0"/>
                <w:bCs w:val="0"/>
                <w:color w:val="000000"/>
                <w:sz w:val="24"/>
                <w:szCs w:val="24"/>
                <w:bdr w:val="none" w:sz="0" w:space="0" w:color="auto" w:frame="1"/>
                <w:shd w:val="clear" w:color="auto" w:fill="FFFFFF"/>
              </w:rPr>
            </w:pPr>
            <w:r w:rsidRPr="00B729FC">
              <w:rPr>
                <w:rStyle w:val="Strong"/>
                <w:b w:val="0"/>
                <w:bCs w:val="0"/>
                <w:color w:val="000000"/>
                <w:sz w:val="24"/>
                <w:szCs w:val="24"/>
                <w:bdr w:val="none" w:sz="0" w:space="0" w:color="auto" w:frame="1"/>
                <w:shd w:val="clear" w:color="auto" w:fill="FFFFFF"/>
              </w:rPr>
              <w:t>Fraud reporting</w:t>
            </w:r>
          </w:p>
          <w:p w14:paraId="70AC5BE8" w14:textId="77777777" w:rsidR="00B729FC" w:rsidRPr="00B729FC" w:rsidRDefault="00B729FC" w:rsidP="00FA17B1">
            <w:pPr>
              <w:pStyle w:val="NoSpacing"/>
              <w:numPr>
                <w:ilvl w:val="0"/>
                <w:numId w:val="3"/>
              </w:numPr>
              <w:ind w:left="426"/>
              <w:rPr>
                <w:sz w:val="24"/>
                <w:szCs w:val="24"/>
              </w:rPr>
            </w:pPr>
            <w:r w:rsidRPr="00B729FC">
              <w:rPr>
                <w:rStyle w:val="Strong"/>
                <w:b w:val="0"/>
                <w:bCs w:val="0"/>
                <w:color w:val="000000"/>
                <w:sz w:val="24"/>
                <w:szCs w:val="24"/>
                <w:bdr w:val="none" w:sz="0" w:space="0" w:color="auto" w:frame="1"/>
                <w:shd w:val="clear" w:color="auto" w:fill="FFFFFF"/>
              </w:rPr>
              <w:t>Surveillance</w:t>
            </w:r>
          </w:p>
          <w:p w14:paraId="1F4EBDE8" w14:textId="77777777" w:rsidR="00B729FC" w:rsidRPr="00B729FC" w:rsidRDefault="00B729FC" w:rsidP="00FA17B1">
            <w:pPr>
              <w:pStyle w:val="NoSpacing"/>
              <w:rPr>
                <w:sz w:val="24"/>
                <w:szCs w:val="24"/>
              </w:rPr>
            </w:pPr>
          </w:p>
        </w:tc>
        <w:tc>
          <w:tcPr>
            <w:tcW w:w="0" w:type="auto"/>
          </w:tcPr>
          <w:p w14:paraId="2AD8330B" w14:textId="19B029AC" w:rsidR="00B729FC" w:rsidRPr="00B729FC" w:rsidRDefault="00B729FC" w:rsidP="00FA17B1">
            <w:pPr>
              <w:pStyle w:val="NoSpacing"/>
              <w:rPr>
                <w:sz w:val="24"/>
                <w:szCs w:val="24"/>
              </w:rPr>
            </w:pPr>
            <w:r w:rsidRPr="00B729FC">
              <w:rPr>
                <w:sz w:val="24"/>
                <w:szCs w:val="24"/>
              </w:rPr>
              <w:t>3</w:t>
            </w:r>
            <w:r w:rsidR="00FA17B1">
              <w:rPr>
                <w:sz w:val="24"/>
                <w:szCs w:val="24"/>
              </w:rPr>
              <w:t>2</w:t>
            </w:r>
          </w:p>
        </w:tc>
        <w:tc>
          <w:tcPr>
            <w:tcW w:w="0" w:type="auto"/>
          </w:tcPr>
          <w:p w14:paraId="432AE498" w14:textId="77777777" w:rsidR="00B729FC" w:rsidRPr="00B729FC" w:rsidRDefault="00B729FC" w:rsidP="00FA17B1">
            <w:pPr>
              <w:pStyle w:val="NoSpacing"/>
              <w:rPr>
                <w:sz w:val="24"/>
                <w:szCs w:val="24"/>
              </w:rPr>
            </w:pPr>
            <w:proofErr w:type="spellStart"/>
            <w:r w:rsidRPr="00B729FC">
              <w:rPr>
                <w:sz w:val="24"/>
                <w:szCs w:val="24"/>
              </w:rPr>
              <w:t>Halbouni</w:t>
            </w:r>
            <w:proofErr w:type="spellEnd"/>
            <w:r w:rsidRPr="00B729FC">
              <w:rPr>
                <w:sz w:val="24"/>
                <w:szCs w:val="24"/>
              </w:rPr>
              <w:t xml:space="preserve"> </w:t>
            </w:r>
            <w:r w:rsidRPr="00B729FC">
              <w:rPr>
                <w:i/>
                <w:iCs/>
                <w:sz w:val="24"/>
                <w:szCs w:val="24"/>
              </w:rPr>
              <w:t>et al.,</w:t>
            </w:r>
            <w:r w:rsidRPr="00B729FC">
              <w:rPr>
                <w:sz w:val="24"/>
                <w:szCs w:val="24"/>
              </w:rPr>
              <w:t xml:space="preserve"> 2016; </w:t>
            </w:r>
            <w:proofErr w:type="spellStart"/>
            <w:r w:rsidRPr="00B729FC">
              <w:rPr>
                <w:sz w:val="24"/>
                <w:szCs w:val="24"/>
              </w:rPr>
              <w:t>Bierstaker</w:t>
            </w:r>
            <w:proofErr w:type="spellEnd"/>
            <w:r w:rsidRPr="00B729FC">
              <w:rPr>
                <w:sz w:val="24"/>
                <w:szCs w:val="24"/>
              </w:rPr>
              <w:t xml:space="preserve"> et al., 2006)</w:t>
            </w:r>
          </w:p>
        </w:tc>
      </w:tr>
      <w:tr w:rsidR="00B729FC" w:rsidRPr="00B729FC" w14:paraId="4F2C56CD" w14:textId="77777777" w:rsidTr="000F6CEA">
        <w:trPr>
          <w:trHeight w:val="1124"/>
        </w:trPr>
        <w:tc>
          <w:tcPr>
            <w:tcW w:w="1416" w:type="dxa"/>
            <w:vMerge w:val="restart"/>
          </w:tcPr>
          <w:p w14:paraId="429FE0DD" w14:textId="77777777" w:rsidR="00B729FC" w:rsidRPr="00B729FC" w:rsidRDefault="00B729FC" w:rsidP="00FA17B1">
            <w:pPr>
              <w:pStyle w:val="NoSpacing"/>
              <w:rPr>
                <w:sz w:val="24"/>
                <w:szCs w:val="24"/>
              </w:rPr>
            </w:pPr>
            <w:r w:rsidRPr="00B729FC">
              <w:rPr>
                <w:sz w:val="24"/>
                <w:szCs w:val="24"/>
              </w:rPr>
              <w:t>Independent Variable</w:t>
            </w:r>
          </w:p>
        </w:tc>
        <w:tc>
          <w:tcPr>
            <w:tcW w:w="0" w:type="auto"/>
          </w:tcPr>
          <w:p w14:paraId="0A82611F" w14:textId="77777777" w:rsidR="00B729FC" w:rsidRPr="00B729FC" w:rsidRDefault="00B729FC" w:rsidP="00FA17B1">
            <w:pPr>
              <w:pStyle w:val="NoSpacing"/>
              <w:rPr>
                <w:sz w:val="24"/>
                <w:szCs w:val="24"/>
              </w:rPr>
            </w:pPr>
            <w:r w:rsidRPr="00B729FC">
              <w:rPr>
                <w:sz w:val="24"/>
                <w:szCs w:val="24"/>
              </w:rPr>
              <w:t>Technological Optimism</w:t>
            </w:r>
          </w:p>
          <w:p w14:paraId="46D485C7" w14:textId="77777777" w:rsidR="00B729FC" w:rsidRPr="00B729FC" w:rsidRDefault="00B729FC" w:rsidP="00FA17B1">
            <w:pPr>
              <w:pStyle w:val="NoSpacing"/>
              <w:rPr>
                <w:sz w:val="24"/>
                <w:szCs w:val="24"/>
              </w:rPr>
            </w:pPr>
          </w:p>
        </w:tc>
        <w:tc>
          <w:tcPr>
            <w:tcW w:w="0" w:type="auto"/>
          </w:tcPr>
          <w:p w14:paraId="621D00E0"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control daily live</w:t>
            </w:r>
          </w:p>
          <w:p w14:paraId="0DB78C8F"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fits your needs</w:t>
            </w:r>
          </w:p>
          <w:p w14:paraId="5598151A"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is convenient</w:t>
            </w:r>
          </w:p>
        </w:tc>
        <w:tc>
          <w:tcPr>
            <w:tcW w:w="0" w:type="auto"/>
          </w:tcPr>
          <w:p w14:paraId="466E6767" w14:textId="77777777" w:rsidR="00B729FC" w:rsidRPr="00B729FC" w:rsidRDefault="00B729FC" w:rsidP="00FA17B1">
            <w:pPr>
              <w:pStyle w:val="NoSpacing"/>
              <w:rPr>
                <w:sz w:val="24"/>
                <w:szCs w:val="24"/>
              </w:rPr>
            </w:pPr>
            <w:r w:rsidRPr="00B729FC">
              <w:rPr>
                <w:sz w:val="24"/>
                <w:szCs w:val="24"/>
              </w:rPr>
              <w:t>10</w:t>
            </w:r>
          </w:p>
        </w:tc>
        <w:tc>
          <w:tcPr>
            <w:tcW w:w="0" w:type="auto"/>
          </w:tcPr>
          <w:p w14:paraId="1481B5E9"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r w:rsidR="00B729FC" w:rsidRPr="00B729FC" w14:paraId="7AF5B516" w14:textId="77777777" w:rsidTr="000F6CEA">
        <w:trPr>
          <w:trHeight w:val="1124"/>
        </w:trPr>
        <w:tc>
          <w:tcPr>
            <w:tcW w:w="1416" w:type="dxa"/>
            <w:vMerge/>
          </w:tcPr>
          <w:p w14:paraId="730AE849" w14:textId="77777777" w:rsidR="00B729FC" w:rsidRPr="00B729FC" w:rsidRDefault="00B729FC" w:rsidP="00FA17B1">
            <w:pPr>
              <w:pStyle w:val="NoSpacing"/>
              <w:rPr>
                <w:sz w:val="24"/>
                <w:szCs w:val="24"/>
              </w:rPr>
            </w:pPr>
          </w:p>
        </w:tc>
        <w:tc>
          <w:tcPr>
            <w:tcW w:w="0" w:type="auto"/>
          </w:tcPr>
          <w:p w14:paraId="047E355B" w14:textId="77777777" w:rsidR="00B729FC" w:rsidRPr="00B729FC" w:rsidRDefault="00B729FC" w:rsidP="00FA17B1">
            <w:pPr>
              <w:pStyle w:val="NoSpacing"/>
              <w:rPr>
                <w:sz w:val="24"/>
                <w:szCs w:val="24"/>
              </w:rPr>
            </w:pPr>
            <w:r w:rsidRPr="00B729FC">
              <w:rPr>
                <w:sz w:val="24"/>
                <w:szCs w:val="24"/>
              </w:rPr>
              <w:t>Technological Innovativeness</w:t>
            </w:r>
          </w:p>
          <w:p w14:paraId="78D188D8" w14:textId="77777777" w:rsidR="00B729FC" w:rsidRPr="00B729FC" w:rsidRDefault="00B729FC" w:rsidP="00FA17B1">
            <w:pPr>
              <w:pStyle w:val="NoSpacing"/>
              <w:ind w:left="318"/>
              <w:rPr>
                <w:sz w:val="24"/>
                <w:szCs w:val="24"/>
              </w:rPr>
            </w:pPr>
          </w:p>
        </w:tc>
        <w:tc>
          <w:tcPr>
            <w:tcW w:w="0" w:type="auto"/>
          </w:tcPr>
          <w:p w14:paraId="197BCDCB" w14:textId="77777777" w:rsidR="00B729FC" w:rsidRPr="00B729FC" w:rsidRDefault="00B729FC" w:rsidP="00FA17B1">
            <w:pPr>
              <w:pStyle w:val="NoSpacing"/>
              <w:numPr>
                <w:ilvl w:val="0"/>
                <w:numId w:val="5"/>
              </w:numPr>
              <w:ind w:left="318" w:hanging="284"/>
              <w:rPr>
                <w:sz w:val="24"/>
                <w:szCs w:val="24"/>
              </w:rPr>
            </w:pPr>
            <w:r w:rsidRPr="00B729FC">
              <w:rPr>
                <w:sz w:val="24"/>
                <w:szCs w:val="24"/>
              </w:rPr>
              <w:t>New technology available</w:t>
            </w:r>
          </w:p>
          <w:p w14:paraId="3D929A05" w14:textId="77777777" w:rsidR="00B729FC" w:rsidRPr="00B729FC" w:rsidRDefault="00B729FC" w:rsidP="00FA17B1">
            <w:pPr>
              <w:pStyle w:val="NoSpacing"/>
              <w:numPr>
                <w:ilvl w:val="0"/>
                <w:numId w:val="5"/>
              </w:numPr>
              <w:ind w:left="318" w:hanging="284"/>
              <w:rPr>
                <w:sz w:val="24"/>
                <w:szCs w:val="24"/>
              </w:rPr>
            </w:pPr>
            <w:r w:rsidRPr="00B729FC">
              <w:rPr>
                <w:sz w:val="24"/>
                <w:szCs w:val="24"/>
              </w:rPr>
              <w:t>Can identify emerging technologies</w:t>
            </w:r>
          </w:p>
          <w:p w14:paraId="3C2B9147" w14:textId="77777777" w:rsidR="00B729FC" w:rsidRPr="00B729FC" w:rsidRDefault="00B729FC" w:rsidP="00FA17B1">
            <w:pPr>
              <w:pStyle w:val="NoSpacing"/>
              <w:numPr>
                <w:ilvl w:val="0"/>
                <w:numId w:val="5"/>
              </w:numPr>
              <w:ind w:left="318" w:hanging="284"/>
              <w:rPr>
                <w:sz w:val="24"/>
                <w:szCs w:val="24"/>
              </w:rPr>
            </w:pPr>
            <w:r w:rsidRPr="00B729FC">
              <w:rPr>
                <w:sz w:val="24"/>
                <w:szCs w:val="24"/>
              </w:rPr>
              <w:t>No problem using technology</w:t>
            </w:r>
          </w:p>
        </w:tc>
        <w:tc>
          <w:tcPr>
            <w:tcW w:w="0" w:type="auto"/>
          </w:tcPr>
          <w:p w14:paraId="6E711400" w14:textId="77777777" w:rsidR="00B729FC" w:rsidRPr="00B729FC" w:rsidRDefault="00B729FC" w:rsidP="00FA17B1">
            <w:pPr>
              <w:pStyle w:val="NoSpacing"/>
              <w:rPr>
                <w:sz w:val="24"/>
                <w:szCs w:val="24"/>
              </w:rPr>
            </w:pPr>
            <w:r w:rsidRPr="00B729FC">
              <w:rPr>
                <w:sz w:val="24"/>
                <w:szCs w:val="24"/>
              </w:rPr>
              <w:t>7</w:t>
            </w:r>
          </w:p>
        </w:tc>
        <w:tc>
          <w:tcPr>
            <w:tcW w:w="0" w:type="auto"/>
          </w:tcPr>
          <w:p w14:paraId="03194195"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r w:rsidR="00B729FC" w:rsidRPr="00B729FC" w14:paraId="421558A2" w14:textId="77777777" w:rsidTr="000F6CEA">
        <w:trPr>
          <w:trHeight w:val="1124"/>
        </w:trPr>
        <w:tc>
          <w:tcPr>
            <w:tcW w:w="1416" w:type="dxa"/>
            <w:vMerge/>
          </w:tcPr>
          <w:p w14:paraId="3F310388" w14:textId="77777777" w:rsidR="00B729FC" w:rsidRPr="00B729FC" w:rsidRDefault="00B729FC" w:rsidP="00FA17B1">
            <w:pPr>
              <w:pStyle w:val="NoSpacing"/>
              <w:rPr>
                <w:sz w:val="24"/>
                <w:szCs w:val="24"/>
              </w:rPr>
            </w:pPr>
          </w:p>
        </w:tc>
        <w:tc>
          <w:tcPr>
            <w:tcW w:w="0" w:type="auto"/>
          </w:tcPr>
          <w:p w14:paraId="56615099" w14:textId="77777777" w:rsidR="00B729FC" w:rsidRPr="00B729FC" w:rsidRDefault="00B729FC" w:rsidP="00FA17B1">
            <w:pPr>
              <w:pStyle w:val="NoSpacing"/>
              <w:rPr>
                <w:sz w:val="24"/>
                <w:szCs w:val="24"/>
              </w:rPr>
            </w:pPr>
            <w:r w:rsidRPr="00B729FC">
              <w:rPr>
                <w:sz w:val="24"/>
                <w:szCs w:val="24"/>
              </w:rPr>
              <w:t>Technological Discomfort</w:t>
            </w:r>
          </w:p>
          <w:p w14:paraId="6E5DCF67" w14:textId="77777777" w:rsidR="00B729FC" w:rsidRPr="00B729FC" w:rsidRDefault="00B729FC" w:rsidP="00FA17B1">
            <w:pPr>
              <w:pStyle w:val="NoSpacing"/>
              <w:ind w:left="318"/>
              <w:rPr>
                <w:sz w:val="24"/>
                <w:szCs w:val="24"/>
              </w:rPr>
            </w:pPr>
          </w:p>
        </w:tc>
        <w:tc>
          <w:tcPr>
            <w:tcW w:w="0" w:type="auto"/>
          </w:tcPr>
          <w:p w14:paraId="1FEA89BF" w14:textId="77777777" w:rsidR="00B729FC" w:rsidRPr="00B729FC" w:rsidRDefault="00B729FC" w:rsidP="00FA17B1">
            <w:pPr>
              <w:pStyle w:val="NoSpacing"/>
              <w:numPr>
                <w:ilvl w:val="0"/>
                <w:numId w:val="5"/>
              </w:numPr>
              <w:ind w:left="318" w:hanging="284"/>
              <w:rPr>
                <w:sz w:val="24"/>
                <w:szCs w:val="24"/>
              </w:rPr>
            </w:pPr>
            <w:r w:rsidRPr="00B729FC">
              <w:rPr>
                <w:sz w:val="24"/>
                <w:szCs w:val="24"/>
              </w:rPr>
              <w:t>Technology not for ordinary persons</w:t>
            </w:r>
          </w:p>
          <w:p w14:paraId="03B32A73" w14:textId="77777777" w:rsidR="00B729FC" w:rsidRPr="00B729FC" w:rsidRDefault="00B729FC" w:rsidP="00FA17B1">
            <w:pPr>
              <w:pStyle w:val="NoSpacing"/>
              <w:numPr>
                <w:ilvl w:val="0"/>
                <w:numId w:val="5"/>
              </w:numPr>
              <w:ind w:left="318" w:hanging="284"/>
              <w:rPr>
                <w:sz w:val="24"/>
                <w:szCs w:val="24"/>
              </w:rPr>
            </w:pPr>
            <w:r w:rsidRPr="00B729FC">
              <w:rPr>
                <w:sz w:val="24"/>
                <w:szCs w:val="24"/>
              </w:rPr>
              <w:t>Manuals are difficult to use</w:t>
            </w:r>
          </w:p>
          <w:p w14:paraId="0B702AE3" w14:textId="77777777" w:rsidR="00B729FC" w:rsidRPr="00B729FC" w:rsidRDefault="00B729FC" w:rsidP="00FA17B1">
            <w:pPr>
              <w:pStyle w:val="NoSpacing"/>
              <w:numPr>
                <w:ilvl w:val="0"/>
                <w:numId w:val="5"/>
              </w:numPr>
              <w:ind w:left="318" w:hanging="284"/>
              <w:rPr>
                <w:sz w:val="24"/>
                <w:szCs w:val="24"/>
              </w:rPr>
            </w:pPr>
            <w:r w:rsidRPr="00B729FC">
              <w:rPr>
                <w:sz w:val="24"/>
                <w:szCs w:val="24"/>
              </w:rPr>
              <w:t>Embarrassed if unable to use technology</w:t>
            </w:r>
          </w:p>
        </w:tc>
        <w:tc>
          <w:tcPr>
            <w:tcW w:w="0" w:type="auto"/>
          </w:tcPr>
          <w:p w14:paraId="692A0747" w14:textId="77777777" w:rsidR="00B729FC" w:rsidRPr="00B729FC" w:rsidRDefault="00B729FC" w:rsidP="00FA17B1">
            <w:pPr>
              <w:pStyle w:val="NoSpacing"/>
              <w:rPr>
                <w:sz w:val="24"/>
                <w:szCs w:val="24"/>
              </w:rPr>
            </w:pPr>
            <w:r w:rsidRPr="00B729FC">
              <w:rPr>
                <w:sz w:val="24"/>
                <w:szCs w:val="24"/>
              </w:rPr>
              <w:t>10</w:t>
            </w:r>
          </w:p>
        </w:tc>
        <w:tc>
          <w:tcPr>
            <w:tcW w:w="0" w:type="auto"/>
          </w:tcPr>
          <w:p w14:paraId="0C660D35"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r w:rsidR="00B729FC" w:rsidRPr="00B729FC" w14:paraId="18BBB388" w14:textId="77777777" w:rsidTr="000F6CEA">
        <w:trPr>
          <w:trHeight w:val="1124"/>
        </w:trPr>
        <w:tc>
          <w:tcPr>
            <w:tcW w:w="1416" w:type="dxa"/>
            <w:vMerge/>
          </w:tcPr>
          <w:p w14:paraId="47F62966" w14:textId="77777777" w:rsidR="00B729FC" w:rsidRPr="00B729FC" w:rsidRDefault="00B729FC" w:rsidP="00FA17B1">
            <w:pPr>
              <w:pStyle w:val="NoSpacing"/>
              <w:rPr>
                <w:sz w:val="24"/>
                <w:szCs w:val="24"/>
              </w:rPr>
            </w:pPr>
          </w:p>
        </w:tc>
        <w:tc>
          <w:tcPr>
            <w:tcW w:w="0" w:type="auto"/>
          </w:tcPr>
          <w:p w14:paraId="499F1322" w14:textId="77777777" w:rsidR="00B729FC" w:rsidRPr="00B729FC" w:rsidRDefault="00B729FC" w:rsidP="00FA17B1">
            <w:pPr>
              <w:spacing w:line="240" w:lineRule="auto"/>
              <w:rPr>
                <w:sz w:val="24"/>
                <w:szCs w:val="24"/>
              </w:rPr>
            </w:pPr>
            <w:r w:rsidRPr="00B729FC">
              <w:rPr>
                <w:sz w:val="24"/>
                <w:szCs w:val="24"/>
              </w:rPr>
              <w:t>Technological Insecurity</w:t>
            </w:r>
          </w:p>
          <w:p w14:paraId="76ADDA76" w14:textId="77777777" w:rsidR="00B729FC" w:rsidRPr="00B729FC" w:rsidRDefault="00B729FC" w:rsidP="00FA17B1">
            <w:pPr>
              <w:pStyle w:val="NoSpacing"/>
              <w:rPr>
                <w:sz w:val="24"/>
                <w:szCs w:val="24"/>
              </w:rPr>
            </w:pPr>
          </w:p>
        </w:tc>
        <w:tc>
          <w:tcPr>
            <w:tcW w:w="0" w:type="auto"/>
          </w:tcPr>
          <w:p w14:paraId="06A2DC47" w14:textId="77777777" w:rsidR="00B729FC" w:rsidRPr="00B729FC" w:rsidRDefault="00B729FC" w:rsidP="00FA17B1">
            <w:pPr>
              <w:pStyle w:val="NoSpacing"/>
              <w:numPr>
                <w:ilvl w:val="0"/>
                <w:numId w:val="5"/>
              </w:numPr>
              <w:ind w:left="318" w:hanging="284"/>
              <w:rPr>
                <w:sz w:val="24"/>
                <w:szCs w:val="24"/>
              </w:rPr>
            </w:pPr>
            <w:r w:rsidRPr="00B729FC">
              <w:rPr>
                <w:sz w:val="24"/>
                <w:szCs w:val="24"/>
              </w:rPr>
              <w:t>Safe when using technology</w:t>
            </w:r>
          </w:p>
          <w:p w14:paraId="30E94990" w14:textId="77777777" w:rsidR="00B729FC" w:rsidRPr="00B729FC" w:rsidRDefault="00B729FC" w:rsidP="00FA17B1">
            <w:pPr>
              <w:pStyle w:val="NoSpacing"/>
              <w:numPr>
                <w:ilvl w:val="0"/>
                <w:numId w:val="5"/>
              </w:numPr>
              <w:ind w:left="318" w:hanging="284"/>
              <w:rPr>
                <w:sz w:val="24"/>
                <w:szCs w:val="24"/>
              </w:rPr>
            </w:pPr>
            <w:r w:rsidRPr="00B729FC">
              <w:rPr>
                <w:sz w:val="24"/>
                <w:szCs w:val="24"/>
              </w:rPr>
              <w:t>Safe to transact online</w:t>
            </w:r>
          </w:p>
          <w:p w14:paraId="00B7F4E1" w14:textId="77777777" w:rsidR="00B729FC" w:rsidRPr="00B729FC" w:rsidRDefault="00B729FC" w:rsidP="00FA17B1">
            <w:pPr>
              <w:pStyle w:val="NoSpacing"/>
              <w:numPr>
                <w:ilvl w:val="0"/>
                <w:numId w:val="5"/>
              </w:numPr>
              <w:ind w:left="318" w:hanging="284"/>
              <w:rPr>
                <w:sz w:val="24"/>
                <w:szCs w:val="24"/>
              </w:rPr>
            </w:pPr>
            <w:r w:rsidRPr="00B729FC">
              <w:rPr>
                <w:sz w:val="24"/>
                <w:szCs w:val="24"/>
              </w:rPr>
              <w:t>Confirmation electronic of transaction</w:t>
            </w:r>
          </w:p>
        </w:tc>
        <w:tc>
          <w:tcPr>
            <w:tcW w:w="0" w:type="auto"/>
          </w:tcPr>
          <w:p w14:paraId="2C3A0DDE" w14:textId="77777777" w:rsidR="00B729FC" w:rsidRPr="00B729FC" w:rsidRDefault="00B729FC" w:rsidP="00FA17B1">
            <w:pPr>
              <w:pStyle w:val="NoSpacing"/>
              <w:rPr>
                <w:sz w:val="24"/>
                <w:szCs w:val="24"/>
              </w:rPr>
            </w:pPr>
            <w:r w:rsidRPr="00B729FC">
              <w:rPr>
                <w:sz w:val="24"/>
                <w:szCs w:val="24"/>
              </w:rPr>
              <w:t>9</w:t>
            </w:r>
          </w:p>
        </w:tc>
        <w:tc>
          <w:tcPr>
            <w:tcW w:w="0" w:type="auto"/>
          </w:tcPr>
          <w:p w14:paraId="4A32C4FB" w14:textId="77777777" w:rsidR="00B729FC" w:rsidRPr="00B729FC" w:rsidRDefault="00B729FC" w:rsidP="00FA17B1">
            <w:pPr>
              <w:pStyle w:val="NoSpacing"/>
              <w:rPr>
                <w:sz w:val="24"/>
                <w:szCs w:val="24"/>
              </w:rPr>
            </w:pPr>
            <w:proofErr w:type="spellStart"/>
            <w:r w:rsidRPr="00B729FC">
              <w:rPr>
                <w:sz w:val="24"/>
                <w:szCs w:val="24"/>
              </w:rPr>
              <w:t>Walczuch</w:t>
            </w:r>
            <w:proofErr w:type="spellEnd"/>
            <w:r w:rsidRPr="00B729FC">
              <w:rPr>
                <w:sz w:val="24"/>
                <w:szCs w:val="24"/>
              </w:rPr>
              <w:t xml:space="preserve"> et al., 2007</w:t>
            </w:r>
          </w:p>
        </w:tc>
      </w:tr>
    </w:tbl>
    <w:p w14:paraId="2942B73A" w14:textId="1BB9335B" w:rsidR="00D7349D" w:rsidRPr="007A71C9" w:rsidRDefault="00D7349D" w:rsidP="00FA17B1">
      <w:pPr>
        <w:autoSpaceDE w:val="0"/>
        <w:autoSpaceDN w:val="0"/>
        <w:adjustRightInd w:val="0"/>
        <w:spacing w:line="240" w:lineRule="auto"/>
        <w:jc w:val="both"/>
        <w:rPr>
          <w:b/>
          <w:bCs/>
        </w:rPr>
      </w:pPr>
      <w:r w:rsidRPr="007A71C9">
        <w:rPr>
          <w:b/>
          <w:bCs/>
        </w:rPr>
        <w:t xml:space="preserve">Source: </w:t>
      </w:r>
      <w:r w:rsidR="00E20A2B">
        <w:rPr>
          <w:b/>
          <w:bCs/>
        </w:rPr>
        <w:t>Adopted and modified</w:t>
      </w:r>
      <w:r w:rsidR="00FA17B1">
        <w:rPr>
          <w:b/>
          <w:bCs/>
        </w:rPr>
        <w:t xml:space="preserve"> from earlier studies</w:t>
      </w:r>
      <w:r w:rsidR="00E20A2B">
        <w:rPr>
          <w:b/>
          <w:bCs/>
        </w:rPr>
        <w:t>.</w:t>
      </w:r>
    </w:p>
    <w:p w14:paraId="7464C299" w14:textId="16B65463" w:rsidR="00D7349D" w:rsidRPr="001B1A47" w:rsidRDefault="00D7349D" w:rsidP="00FA17B1">
      <w:pPr>
        <w:pStyle w:val="Heading2"/>
        <w:jc w:val="both"/>
      </w:pPr>
      <w:r w:rsidRPr="001B1A47">
        <w:t>3.3 Model specification</w:t>
      </w:r>
    </w:p>
    <w:p w14:paraId="114ED216" w14:textId="77777777" w:rsidR="00D012F1" w:rsidRDefault="00D012F1" w:rsidP="00FA17B1">
      <w:pPr>
        <w:spacing w:before="100" w:beforeAutospacing="1" w:after="100" w:afterAutospacing="1" w:line="240" w:lineRule="auto"/>
        <w:jc w:val="both"/>
      </w:pPr>
      <w:r>
        <w:t>The study used the following multiple regression model to test the hypotheses</w:t>
      </w:r>
    </w:p>
    <w:p w14:paraId="256FEBFF" w14:textId="39FE2605" w:rsidR="00D7349D" w:rsidRDefault="00014887" w:rsidP="00FA17B1">
      <w:pPr>
        <w:spacing w:before="100" w:beforeAutospacing="1" w:after="100" w:afterAutospacing="1" w:line="240" w:lineRule="auto"/>
        <w:jc w:val="both"/>
      </w:pPr>
      <w:r>
        <w:t>FDP</w:t>
      </w:r>
      <w:r w:rsidR="00D7349D" w:rsidRPr="00824A19">
        <w:t>= β</w:t>
      </w:r>
      <w:r w:rsidR="00D7349D" w:rsidRPr="00824A19">
        <w:rPr>
          <w:vertAlign w:val="subscript"/>
        </w:rPr>
        <w:t xml:space="preserve">0 </w:t>
      </w:r>
      <w:r w:rsidR="00D7349D" w:rsidRPr="00014887">
        <w:t>+</w:t>
      </w:r>
      <w:r w:rsidR="00D7349D" w:rsidRPr="00824A19">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D7349D" w:rsidRPr="00824A19">
        <w:t xml:space="preserve">  </w:t>
      </w:r>
      <w:r>
        <w:t>TOP</w:t>
      </w:r>
      <w:r w:rsidR="00D7349D" w:rsidRPr="00824A19">
        <w:t xml:space="preserve"> +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D7349D" w:rsidRPr="00824A19">
        <w:t xml:space="preserve">  </w:t>
      </w:r>
      <w:r>
        <w:t>INV</w:t>
      </w:r>
      <w:r w:rsidR="00D7349D" w:rsidRPr="00824A19">
        <w:t xml:space="preserve"> + </w:t>
      </w:r>
      <m:oMath>
        <m:sSub>
          <m:sSubPr>
            <m:ctrlPr>
              <w:rPr>
                <w:rFonts w:ascii="Cambria Math" w:hAnsi="Cambria Math"/>
                <w:i/>
              </w:rPr>
            </m:ctrlPr>
          </m:sSubPr>
          <m:e>
            <m:r>
              <w:rPr>
                <w:rFonts w:ascii="Cambria Math" w:hAnsi="Cambria Math"/>
              </w:rPr>
              <m:t>B</m:t>
            </m:r>
          </m:e>
          <m:sub>
            <m:r>
              <w:rPr>
                <w:rFonts w:ascii="Cambria Math" w:hAnsi="Cambria Math"/>
              </w:rPr>
              <m:t>3</m:t>
            </m:r>
          </m:sub>
        </m:sSub>
      </m:oMath>
      <w:r w:rsidR="00D7349D" w:rsidRPr="00824A19">
        <w:t xml:space="preserve"> </w:t>
      </w:r>
      <w:r>
        <w:t>DIS</w:t>
      </w:r>
      <w:r w:rsidR="00D7349D" w:rsidRPr="00824A19">
        <w:rPr>
          <w:vertAlign w:val="subscript"/>
        </w:rPr>
        <w:t xml:space="preserve"> </w:t>
      </w:r>
      <w:r w:rsidR="00D7349D" w:rsidRPr="00824A19">
        <w:t xml:space="preserve">+ </w:t>
      </w:r>
      <m:oMath>
        <m:sSub>
          <m:sSubPr>
            <m:ctrlPr>
              <w:rPr>
                <w:rFonts w:ascii="Cambria Math" w:hAnsi="Cambria Math"/>
                <w:i/>
              </w:rPr>
            </m:ctrlPr>
          </m:sSubPr>
          <m:e>
            <m:r>
              <w:rPr>
                <w:rFonts w:ascii="Cambria Math" w:hAnsi="Cambria Math"/>
              </w:rPr>
              <m:t>B</m:t>
            </m:r>
          </m:e>
          <m:sub>
            <m:r>
              <w:rPr>
                <w:rFonts w:ascii="Cambria Math" w:hAnsi="Cambria Math"/>
              </w:rPr>
              <m:t>4</m:t>
            </m:r>
          </m:sub>
        </m:sSub>
      </m:oMath>
      <w:r w:rsidR="00D7349D" w:rsidRPr="00824A19">
        <w:t xml:space="preserve">  </w:t>
      </w:r>
      <w:r>
        <w:t>INS</w:t>
      </w:r>
      <w:r w:rsidR="00D7349D" w:rsidRPr="00824A19">
        <w:t xml:space="preserve"> +ε</w:t>
      </w:r>
    </w:p>
    <w:p w14:paraId="2D227617" w14:textId="429F7AA7" w:rsidR="007D091B" w:rsidRPr="00824A19" w:rsidRDefault="007D091B" w:rsidP="00FA17B1">
      <w:pPr>
        <w:pStyle w:val="NoSpacing"/>
        <w:jc w:val="both"/>
      </w:pPr>
      <w:r>
        <w:t>Where;</w:t>
      </w:r>
      <w:r w:rsidR="00014887">
        <w:t xml:space="preserve"> FDP,</w:t>
      </w:r>
      <w:r w:rsidR="00E20A2B">
        <w:t xml:space="preserve"> f</w:t>
      </w:r>
      <w:r w:rsidR="00014887">
        <w:t xml:space="preserve">raud detection and prevention; TOP, </w:t>
      </w:r>
      <w:r w:rsidR="00014887" w:rsidRPr="00B729FC">
        <w:t>Technological Optimism</w:t>
      </w:r>
      <w:r w:rsidR="00014887">
        <w:t xml:space="preserve">; INV, innovativeness; DIS, discomfort; INS, insecurity. B1-B4, beta coefficients; B0, constant; </w:t>
      </w:r>
      <w:r w:rsidR="00014887" w:rsidRPr="00824A19">
        <w:t>ε</w:t>
      </w:r>
      <w:r w:rsidR="00014887">
        <w:t xml:space="preserve"> error term.</w:t>
      </w:r>
    </w:p>
    <w:p w14:paraId="60D2F417" w14:textId="225F2FD4" w:rsidR="00AB6A30" w:rsidRDefault="00E20A2B" w:rsidP="00FA17B1">
      <w:pPr>
        <w:pStyle w:val="Heading1"/>
        <w:numPr>
          <w:ilvl w:val="0"/>
          <w:numId w:val="1"/>
        </w:numPr>
        <w:spacing w:line="240" w:lineRule="auto"/>
        <w:ind w:left="360"/>
        <w:jc w:val="both"/>
      </w:pPr>
      <w:bookmarkStart w:id="3" w:name="_Toc195019628"/>
      <w:r>
        <w:lastRenderedPageBreak/>
        <w:t>Findings and discussion</w:t>
      </w:r>
    </w:p>
    <w:p w14:paraId="6016DFD3" w14:textId="39363DB8" w:rsidR="00854715" w:rsidRDefault="00854715" w:rsidP="00FA17B1">
      <w:pPr>
        <w:pStyle w:val="Heading1"/>
        <w:numPr>
          <w:ilvl w:val="1"/>
          <w:numId w:val="1"/>
        </w:numPr>
        <w:spacing w:line="240" w:lineRule="auto"/>
        <w:jc w:val="both"/>
      </w:pPr>
      <w:r>
        <w:t xml:space="preserve"> Response rate</w:t>
      </w:r>
    </w:p>
    <w:p w14:paraId="25EB2B93" w14:textId="49F35BFA" w:rsidR="00FA17B1" w:rsidRDefault="00FA17B1" w:rsidP="00FA17B1">
      <w:pPr>
        <w:spacing w:after="0" w:line="240" w:lineRule="auto"/>
        <w:jc w:val="both"/>
        <w:rPr>
          <w:rFonts w:eastAsia="Times New Roman"/>
          <w:lang w:val="en-GB" w:eastAsia="en-GB"/>
        </w:rPr>
      </w:pPr>
      <w:r>
        <w:t>Data collection was conducted between July and September 2025. Of the 400 questionnaires distributed, 336 were returned, representing an 84% return rate. However, 34 questionnaires were incomplete or improperly filled and were excluded from analysis. This yielded 302 valid responses, representing a 75.5% effective response rate. According to Khan et al. (2021), a response rate above 50% is adequate for generalization of results. The high response rate was achieved through direct delivery and collection of questionnaires by trained research assistants, with follow-up reminders to non-respondents</w:t>
      </w:r>
    </w:p>
    <w:p w14:paraId="2DB43EC2" w14:textId="3C38B9F2" w:rsidR="00AB2D58" w:rsidRPr="00AB2D58" w:rsidRDefault="00AB2D58" w:rsidP="00FA17B1">
      <w:pPr>
        <w:pStyle w:val="ListParagraph"/>
        <w:numPr>
          <w:ilvl w:val="1"/>
          <w:numId w:val="1"/>
        </w:numPr>
        <w:spacing w:after="0" w:line="240" w:lineRule="auto"/>
        <w:jc w:val="both"/>
        <w:rPr>
          <w:rFonts w:eastAsia="Times New Roman"/>
          <w:b/>
          <w:bCs/>
          <w:lang w:val="en-GB" w:eastAsia="en-GB"/>
        </w:rPr>
      </w:pPr>
      <w:r w:rsidRPr="00AB2D58">
        <w:rPr>
          <w:rFonts w:eastAsia="Times New Roman"/>
          <w:b/>
          <w:bCs/>
          <w:lang w:val="en-GB" w:eastAsia="en-GB"/>
        </w:rPr>
        <w:t xml:space="preserve"> Reliability and validity</w:t>
      </w:r>
    </w:p>
    <w:p w14:paraId="10EF0EAF" w14:textId="22B5C0B8" w:rsidR="00AB2D58" w:rsidRDefault="00AB2D58" w:rsidP="00FA17B1">
      <w:pPr>
        <w:autoSpaceDE w:val="0"/>
        <w:autoSpaceDN w:val="0"/>
        <w:adjustRightInd w:val="0"/>
        <w:spacing w:after="0" w:line="240" w:lineRule="auto"/>
        <w:jc w:val="both"/>
      </w:pPr>
      <w:r>
        <w:t xml:space="preserve">The results for reliability and validity tests are presented in table III. The dependent variable (FPT) was measured using 32 </w:t>
      </w:r>
      <w:r w:rsidRPr="00844871">
        <w:t xml:space="preserve">dimensions, that had Cronbach Alpha values of </w:t>
      </w:r>
      <w:r>
        <w:t>0.925</w:t>
      </w:r>
      <w:r w:rsidRPr="00844871">
        <w:t xml:space="preserve">. </w:t>
      </w:r>
      <w:r>
        <w:t>The four independent variables comprising of optimism, innovativeness, discomfort and security were measured using 10, 7, 10 and 9 items respectively. These predictor variables reported Cronbach alphas of 0.882, 0.804, 0.835 and 0.850 respectively. Since, all the variable had a Cronbach alpha greater than 0.7; reliability requirement was met.</w:t>
      </w:r>
      <w:r w:rsidRPr="00844871">
        <w:t xml:space="preserve"> </w:t>
      </w:r>
      <w:r>
        <w:t>Kaiser–Meyer–Olkin</w:t>
      </w:r>
      <w:r w:rsidRPr="00844871">
        <w:t xml:space="preserve"> (KMO), </w:t>
      </w:r>
      <w:r>
        <w:t xml:space="preserve">a </w:t>
      </w:r>
      <w:r w:rsidRPr="00844871">
        <w:t>measure of sampling adequacy, was used to test the degree of intercorrelations among the variables and the appropriateness of principal component analysis. To be implemented, the values must exceed 0.50 for both the overall test and each variable (Hair, Black, Babin, &amp; Anderson, 2014).</w:t>
      </w:r>
      <w:r>
        <w:t xml:space="preserve"> The results shown in table III confirm that the requirement was not violated</w:t>
      </w:r>
      <w:r w:rsidRPr="00844871">
        <w:t xml:space="preserve"> </w:t>
      </w:r>
    </w:p>
    <w:p w14:paraId="30E41C1D" w14:textId="131CD1C4" w:rsidR="00AB2D58" w:rsidRDefault="00AB2D58" w:rsidP="00FA17B1">
      <w:pPr>
        <w:pStyle w:val="Caption"/>
        <w:keepNext/>
        <w:jc w:val="both"/>
      </w:pPr>
      <w:r>
        <w:t>Table II</w:t>
      </w:r>
      <w:r w:rsidR="007A71D3">
        <w:fldChar w:fldCharType="begin"/>
      </w:r>
      <w:r w:rsidR="007A71D3">
        <w:instrText xml:space="preserve"> SEQ Table_4. \* ARABIC </w:instrText>
      </w:r>
      <w:r w:rsidR="007A71D3">
        <w:fldChar w:fldCharType="separate"/>
      </w:r>
      <w:r>
        <w:rPr>
          <w:noProof/>
        </w:rPr>
        <w:t>1</w:t>
      </w:r>
      <w:r w:rsidR="007A71D3">
        <w:rPr>
          <w:noProof/>
        </w:rPr>
        <w:fldChar w:fldCharType="end"/>
      </w:r>
      <w:r>
        <w:t>. Reliability and validity</w:t>
      </w:r>
    </w:p>
    <w:tbl>
      <w:tblPr>
        <w:tblStyle w:val="TableGrid"/>
        <w:tblW w:w="936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1175"/>
        <w:gridCol w:w="1981"/>
        <w:gridCol w:w="871"/>
        <w:gridCol w:w="1143"/>
        <w:gridCol w:w="2614"/>
      </w:tblGrid>
      <w:tr w:rsidR="00AB2D58" w:rsidRPr="00146BEA" w14:paraId="5089038B" w14:textId="77777777" w:rsidTr="00F43583">
        <w:trPr>
          <w:trHeight w:val="535"/>
        </w:trPr>
        <w:tc>
          <w:tcPr>
            <w:tcW w:w="0" w:type="auto"/>
            <w:tcBorders>
              <w:top w:val="single" w:sz="18" w:space="0" w:color="auto"/>
              <w:bottom w:val="single" w:sz="18" w:space="0" w:color="auto"/>
            </w:tcBorders>
          </w:tcPr>
          <w:p w14:paraId="42A180C6" w14:textId="77777777" w:rsidR="00AB2D58" w:rsidRPr="00146BEA" w:rsidRDefault="00AB2D58" w:rsidP="00FA17B1">
            <w:pPr>
              <w:autoSpaceDE w:val="0"/>
              <w:autoSpaceDN w:val="0"/>
              <w:adjustRightInd w:val="0"/>
              <w:rPr>
                <w:sz w:val="24"/>
                <w:szCs w:val="24"/>
              </w:rPr>
            </w:pPr>
            <w:r w:rsidRPr="00146BEA">
              <w:rPr>
                <w:sz w:val="24"/>
                <w:szCs w:val="24"/>
              </w:rPr>
              <w:t>Variable</w:t>
            </w:r>
          </w:p>
        </w:tc>
        <w:tc>
          <w:tcPr>
            <w:tcW w:w="0" w:type="auto"/>
            <w:tcBorders>
              <w:top w:val="single" w:sz="18" w:space="0" w:color="auto"/>
              <w:bottom w:val="single" w:sz="18" w:space="0" w:color="auto"/>
            </w:tcBorders>
          </w:tcPr>
          <w:p w14:paraId="48D61341" w14:textId="77777777" w:rsidR="00AB2D58" w:rsidRPr="00146BEA" w:rsidRDefault="00AB2D58" w:rsidP="00FA17B1">
            <w:pPr>
              <w:autoSpaceDE w:val="0"/>
              <w:autoSpaceDN w:val="0"/>
              <w:adjustRightInd w:val="0"/>
              <w:rPr>
                <w:sz w:val="24"/>
                <w:szCs w:val="24"/>
              </w:rPr>
            </w:pPr>
            <w:r w:rsidRPr="00146BEA">
              <w:rPr>
                <w:sz w:val="24"/>
                <w:szCs w:val="24"/>
              </w:rPr>
              <w:t>KMO</w:t>
            </w:r>
          </w:p>
        </w:tc>
        <w:tc>
          <w:tcPr>
            <w:tcW w:w="0" w:type="auto"/>
            <w:tcBorders>
              <w:top w:val="single" w:sz="18" w:space="0" w:color="auto"/>
              <w:bottom w:val="single" w:sz="18" w:space="0" w:color="auto"/>
            </w:tcBorders>
          </w:tcPr>
          <w:p w14:paraId="57AD90F5" w14:textId="77777777" w:rsidR="00AB2D58" w:rsidRPr="00146BEA" w:rsidRDefault="00AB2D58" w:rsidP="00FA17B1">
            <w:pPr>
              <w:autoSpaceDE w:val="0"/>
              <w:autoSpaceDN w:val="0"/>
              <w:adjustRightInd w:val="0"/>
              <w:rPr>
                <w:sz w:val="24"/>
                <w:szCs w:val="24"/>
              </w:rPr>
            </w:pPr>
            <w:r w:rsidRPr="00146BEA">
              <w:rPr>
                <w:color w:val="264A60"/>
                <w:sz w:val="24"/>
                <w:szCs w:val="24"/>
              </w:rPr>
              <w:t>Chi-Square</w:t>
            </w:r>
          </w:p>
        </w:tc>
        <w:tc>
          <w:tcPr>
            <w:tcW w:w="0" w:type="auto"/>
            <w:tcBorders>
              <w:top w:val="single" w:sz="18" w:space="0" w:color="auto"/>
              <w:bottom w:val="single" w:sz="18" w:space="0" w:color="auto"/>
            </w:tcBorders>
          </w:tcPr>
          <w:p w14:paraId="389EF9DF" w14:textId="77777777" w:rsidR="00AB2D58" w:rsidRPr="00146BEA" w:rsidRDefault="00AB2D58" w:rsidP="00FA17B1">
            <w:pPr>
              <w:autoSpaceDE w:val="0"/>
              <w:autoSpaceDN w:val="0"/>
              <w:adjustRightInd w:val="0"/>
              <w:rPr>
                <w:sz w:val="24"/>
                <w:szCs w:val="24"/>
              </w:rPr>
            </w:pPr>
            <w:r w:rsidRPr="00146BEA">
              <w:rPr>
                <w:sz w:val="24"/>
                <w:szCs w:val="24"/>
              </w:rPr>
              <w:t>Df</w:t>
            </w:r>
          </w:p>
        </w:tc>
        <w:tc>
          <w:tcPr>
            <w:tcW w:w="0" w:type="auto"/>
            <w:tcBorders>
              <w:top w:val="single" w:sz="18" w:space="0" w:color="auto"/>
              <w:bottom w:val="single" w:sz="18" w:space="0" w:color="auto"/>
            </w:tcBorders>
          </w:tcPr>
          <w:p w14:paraId="45E4A4F2" w14:textId="77777777" w:rsidR="00AB2D58" w:rsidRPr="00146BEA" w:rsidRDefault="00AB2D58" w:rsidP="00FA17B1">
            <w:pPr>
              <w:autoSpaceDE w:val="0"/>
              <w:autoSpaceDN w:val="0"/>
              <w:adjustRightInd w:val="0"/>
              <w:rPr>
                <w:sz w:val="24"/>
                <w:szCs w:val="24"/>
              </w:rPr>
            </w:pPr>
            <w:r w:rsidRPr="00146BEA">
              <w:rPr>
                <w:sz w:val="24"/>
                <w:szCs w:val="24"/>
              </w:rPr>
              <w:t>Sig</w:t>
            </w:r>
          </w:p>
        </w:tc>
        <w:tc>
          <w:tcPr>
            <w:tcW w:w="0" w:type="auto"/>
            <w:tcBorders>
              <w:top w:val="single" w:sz="18" w:space="0" w:color="auto"/>
              <w:bottom w:val="single" w:sz="18" w:space="0" w:color="auto"/>
            </w:tcBorders>
          </w:tcPr>
          <w:p w14:paraId="6F98B5F2" w14:textId="77777777" w:rsidR="00AB2D58" w:rsidRPr="00146BEA" w:rsidRDefault="00AB2D58" w:rsidP="00FA17B1">
            <w:pPr>
              <w:autoSpaceDE w:val="0"/>
              <w:autoSpaceDN w:val="0"/>
              <w:adjustRightInd w:val="0"/>
            </w:pPr>
            <w:r>
              <w:rPr>
                <w:sz w:val="24"/>
                <w:szCs w:val="24"/>
              </w:rPr>
              <w:t>Cronbach alpha</w:t>
            </w:r>
          </w:p>
        </w:tc>
      </w:tr>
      <w:tr w:rsidR="00AB2D58" w:rsidRPr="00146BEA" w14:paraId="68A50BA9" w14:textId="77777777" w:rsidTr="00F43583">
        <w:trPr>
          <w:trHeight w:val="473"/>
        </w:trPr>
        <w:tc>
          <w:tcPr>
            <w:tcW w:w="0" w:type="auto"/>
            <w:tcBorders>
              <w:top w:val="single" w:sz="18" w:space="0" w:color="auto"/>
            </w:tcBorders>
          </w:tcPr>
          <w:p w14:paraId="3359C470" w14:textId="06074F12" w:rsidR="00AB2D58" w:rsidRPr="00146BEA" w:rsidRDefault="00AB2D58" w:rsidP="00FA17B1">
            <w:pPr>
              <w:autoSpaceDE w:val="0"/>
              <w:autoSpaceDN w:val="0"/>
              <w:adjustRightInd w:val="0"/>
              <w:rPr>
                <w:sz w:val="24"/>
                <w:szCs w:val="24"/>
              </w:rPr>
            </w:pPr>
            <w:r w:rsidRPr="00146BEA">
              <w:rPr>
                <w:sz w:val="24"/>
                <w:szCs w:val="24"/>
              </w:rPr>
              <w:t>F</w:t>
            </w:r>
            <w:r w:rsidR="00014887">
              <w:rPr>
                <w:sz w:val="24"/>
                <w:szCs w:val="24"/>
              </w:rPr>
              <w:t>DP</w:t>
            </w:r>
          </w:p>
        </w:tc>
        <w:tc>
          <w:tcPr>
            <w:tcW w:w="0" w:type="auto"/>
            <w:tcBorders>
              <w:top w:val="single" w:sz="18" w:space="0" w:color="auto"/>
            </w:tcBorders>
          </w:tcPr>
          <w:p w14:paraId="15D1C778" w14:textId="77777777" w:rsidR="00AB2D58" w:rsidRPr="00146BEA" w:rsidRDefault="00AB2D58" w:rsidP="00FA17B1">
            <w:pPr>
              <w:autoSpaceDE w:val="0"/>
              <w:autoSpaceDN w:val="0"/>
              <w:adjustRightInd w:val="0"/>
              <w:rPr>
                <w:sz w:val="24"/>
                <w:szCs w:val="24"/>
              </w:rPr>
            </w:pPr>
            <w:r w:rsidRPr="00146BEA">
              <w:rPr>
                <w:sz w:val="24"/>
                <w:szCs w:val="24"/>
              </w:rPr>
              <w:t>.882</w:t>
            </w:r>
          </w:p>
        </w:tc>
        <w:tc>
          <w:tcPr>
            <w:tcW w:w="0" w:type="auto"/>
            <w:tcBorders>
              <w:top w:val="single" w:sz="18" w:space="0" w:color="auto"/>
            </w:tcBorders>
          </w:tcPr>
          <w:p w14:paraId="2BDE04B6" w14:textId="77777777" w:rsidR="00AB2D58" w:rsidRPr="00146BEA" w:rsidRDefault="00AB2D58" w:rsidP="00FA17B1">
            <w:pPr>
              <w:autoSpaceDE w:val="0"/>
              <w:autoSpaceDN w:val="0"/>
              <w:adjustRightInd w:val="0"/>
              <w:rPr>
                <w:sz w:val="24"/>
                <w:szCs w:val="24"/>
              </w:rPr>
            </w:pPr>
            <w:r w:rsidRPr="00146BEA">
              <w:rPr>
                <w:sz w:val="24"/>
                <w:szCs w:val="24"/>
              </w:rPr>
              <w:t>4572.285</w:t>
            </w:r>
          </w:p>
        </w:tc>
        <w:tc>
          <w:tcPr>
            <w:tcW w:w="0" w:type="auto"/>
            <w:tcBorders>
              <w:top w:val="single" w:sz="18" w:space="0" w:color="auto"/>
            </w:tcBorders>
          </w:tcPr>
          <w:p w14:paraId="7F6783D8" w14:textId="77777777" w:rsidR="00AB2D58" w:rsidRPr="00146BEA" w:rsidRDefault="00AB2D58" w:rsidP="00FA17B1">
            <w:pPr>
              <w:autoSpaceDE w:val="0"/>
              <w:autoSpaceDN w:val="0"/>
              <w:adjustRightInd w:val="0"/>
              <w:rPr>
                <w:sz w:val="24"/>
                <w:szCs w:val="24"/>
              </w:rPr>
            </w:pPr>
            <w:r w:rsidRPr="00146BEA">
              <w:rPr>
                <w:sz w:val="24"/>
                <w:szCs w:val="24"/>
              </w:rPr>
              <w:t>496</w:t>
            </w:r>
          </w:p>
        </w:tc>
        <w:tc>
          <w:tcPr>
            <w:tcW w:w="0" w:type="auto"/>
            <w:tcBorders>
              <w:top w:val="single" w:sz="18" w:space="0" w:color="auto"/>
            </w:tcBorders>
          </w:tcPr>
          <w:p w14:paraId="4139EB7B"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Borders>
              <w:top w:val="single" w:sz="18" w:space="0" w:color="auto"/>
            </w:tcBorders>
          </w:tcPr>
          <w:p w14:paraId="660BAAD1" w14:textId="77777777" w:rsidR="00AB2D58" w:rsidRPr="00146BEA" w:rsidRDefault="00AB2D58" w:rsidP="00FA17B1">
            <w:pPr>
              <w:autoSpaceDE w:val="0"/>
              <w:autoSpaceDN w:val="0"/>
              <w:adjustRightInd w:val="0"/>
            </w:pPr>
            <w:r w:rsidRPr="008C65CE">
              <w:rPr>
                <w:sz w:val="24"/>
                <w:szCs w:val="24"/>
                <w:highlight w:val="yellow"/>
              </w:rPr>
              <w:t>.925</w:t>
            </w:r>
          </w:p>
        </w:tc>
      </w:tr>
      <w:tr w:rsidR="00AB2D58" w:rsidRPr="00146BEA" w14:paraId="72D8B4A0" w14:textId="77777777" w:rsidTr="00F43583">
        <w:trPr>
          <w:trHeight w:val="451"/>
        </w:trPr>
        <w:tc>
          <w:tcPr>
            <w:tcW w:w="0" w:type="auto"/>
          </w:tcPr>
          <w:p w14:paraId="444FD619" w14:textId="483E9E21" w:rsidR="00AB2D58" w:rsidRPr="00146BEA" w:rsidRDefault="00AB2D58" w:rsidP="00FA17B1">
            <w:pPr>
              <w:autoSpaceDE w:val="0"/>
              <w:autoSpaceDN w:val="0"/>
              <w:adjustRightInd w:val="0"/>
              <w:rPr>
                <w:sz w:val="24"/>
                <w:szCs w:val="24"/>
              </w:rPr>
            </w:pPr>
            <w:r w:rsidRPr="00146BEA">
              <w:rPr>
                <w:sz w:val="24"/>
                <w:szCs w:val="24"/>
              </w:rPr>
              <w:t>T</w:t>
            </w:r>
            <w:r w:rsidR="00014887">
              <w:rPr>
                <w:sz w:val="24"/>
                <w:szCs w:val="24"/>
              </w:rPr>
              <w:t>O</w:t>
            </w:r>
            <w:r w:rsidRPr="00146BEA">
              <w:rPr>
                <w:sz w:val="24"/>
                <w:szCs w:val="24"/>
              </w:rPr>
              <w:t>P</w:t>
            </w:r>
          </w:p>
        </w:tc>
        <w:tc>
          <w:tcPr>
            <w:tcW w:w="0" w:type="auto"/>
          </w:tcPr>
          <w:p w14:paraId="45D55EF0" w14:textId="77777777" w:rsidR="00AB2D58" w:rsidRPr="00146BEA" w:rsidRDefault="00AB2D58" w:rsidP="00FA17B1">
            <w:pPr>
              <w:autoSpaceDE w:val="0"/>
              <w:autoSpaceDN w:val="0"/>
              <w:adjustRightInd w:val="0"/>
              <w:rPr>
                <w:sz w:val="24"/>
                <w:szCs w:val="24"/>
              </w:rPr>
            </w:pPr>
            <w:r w:rsidRPr="00146BEA">
              <w:rPr>
                <w:sz w:val="24"/>
                <w:szCs w:val="24"/>
              </w:rPr>
              <w:t>.894</w:t>
            </w:r>
          </w:p>
        </w:tc>
        <w:tc>
          <w:tcPr>
            <w:tcW w:w="0" w:type="auto"/>
          </w:tcPr>
          <w:p w14:paraId="25A7FF92" w14:textId="77777777" w:rsidR="00AB2D58" w:rsidRPr="00146BEA" w:rsidRDefault="00AB2D58" w:rsidP="00FA17B1">
            <w:pPr>
              <w:autoSpaceDE w:val="0"/>
              <w:autoSpaceDN w:val="0"/>
              <w:adjustRightInd w:val="0"/>
              <w:rPr>
                <w:sz w:val="24"/>
                <w:szCs w:val="24"/>
              </w:rPr>
            </w:pPr>
            <w:r w:rsidRPr="00146BEA">
              <w:rPr>
                <w:sz w:val="24"/>
                <w:szCs w:val="24"/>
              </w:rPr>
              <w:t>1245.319</w:t>
            </w:r>
          </w:p>
        </w:tc>
        <w:tc>
          <w:tcPr>
            <w:tcW w:w="0" w:type="auto"/>
          </w:tcPr>
          <w:p w14:paraId="39044A79" w14:textId="77777777" w:rsidR="00AB2D58" w:rsidRPr="00146BEA" w:rsidRDefault="00AB2D58" w:rsidP="00FA17B1">
            <w:pPr>
              <w:autoSpaceDE w:val="0"/>
              <w:autoSpaceDN w:val="0"/>
              <w:adjustRightInd w:val="0"/>
              <w:rPr>
                <w:sz w:val="24"/>
                <w:szCs w:val="24"/>
              </w:rPr>
            </w:pPr>
            <w:r w:rsidRPr="00146BEA">
              <w:rPr>
                <w:sz w:val="24"/>
                <w:szCs w:val="24"/>
              </w:rPr>
              <w:t>45</w:t>
            </w:r>
          </w:p>
        </w:tc>
        <w:tc>
          <w:tcPr>
            <w:tcW w:w="0" w:type="auto"/>
          </w:tcPr>
          <w:p w14:paraId="74A9D3E7"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32333DDA" w14:textId="77777777" w:rsidR="00AB2D58" w:rsidRPr="00146BEA" w:rsidRDefault="00AB2D58" w:rsidP="00FA17B1">
            <w:pPr>
              <w:autoSpaceDE w:val="0"/>
              <w:autoSpaceDN w:val="0"/>
              <w:adjustRightInd w:val="0"/>
            </w:pPr>
            <w:r w:rsidRPr="00146BEA">
              <w:rPr>
                <w:sz w:val="24"/>
                <w:szCs w:val="24"/>
              </w:rPr>
              <w:t>.</w:t>
            </w:r>
            <w:r>
              <w:rPr>
                <w:sz w:val="24"/>
                <w:szCs w:val="24"/>
              </w:rPr>
              <w:t>882</w:t>
            </w:r>
          </w:p>
        </w:tc>
      </w:tr>
      <w:tr w:rsidR="00AB2D58" w:rsidRPr="00146BEA" w14:paraId="7DBC098E" w14:textId="77777777" w:rsidTr="00F43583">
        <w:trPr>
          <w:trHeight w:val="473"/>
        </w:trPr>
        <w:tc>
          <w:tcPr>
            <w:tcW w:w="0" w:type="auto"/>
          </w:tcPr>
          <w:p w14:paraId="7E96558F" w14:textId="77777777" w:rsidR="00AB2D58" w:rsidRPr="00146BEA" w:rsidRDefault="00AB2D58" w:rsidP="00FA17B1">
            <w:pPr>
              <w:autoSpaceDE w:val="0"/>
              <w:autoSpaceDN w:val="0"/>
              <w:adjustRightInd w:val="0"/>
              <w:rPr>
                <w:sz w:val="24"/>
                <w:szCs w:val="24"/>
              </w:rPr>
            </w:pPr>
            <w:r w:rsidRPr="00146BEA">
              <w:rPr>
                <w:sz w:val="24"/>
                <w:szCs w:val="24"/>
              </w:rPr>
              <w:t>INV</w:t>
            </w:r>
          </w:p>
        </w:tc>
        <w:tc>
          <w:tcPr>
            <w:tcW w:w="0" w:type="auto"/>
          </w:tcPr>
          <w:p w14:paraId="685D3D77" w14:textId="77777777" w:rsidR="00AB2D58" w:rsidRPr="00146BEA" w:rsidRDefault="00AB2D58" w:rsidP="00FA17B1">
            <w:pPr>
              <w:autoSpaceDE w:val="0"/>
              <w:autoSpaceDN w:val="0"/>
              <w:adjustRightInd w:val="0"/>
              <w:rPr>
                <w:sz w:val="24"/>
                <w:szCs w:val="24"/>
              </w:rPr>
            </w:pPr>
            <w:r w:rsidRPr="00146BEA">
              <w:rPr>
                <w:sz w:val="24"/>
                <w:szCs w:val="24"/>
              </w:rPr>
              <w:t>.854</w:t>
            </w:r>
          </w:p>
        </w:tc>
        <w:tc>
          <w:tcPr>
            <w:tcW w:w="0" w:type="auto"/>
          </w:tcPr>
          <w:p w14:paraId="5C0BFB6F" w14:textId="77777777" w:rsidR="00AB2D58" w:rsidRPr="00146BEA" w:rsidRDefault="00AB2D58" w:rsidP="00FA17B1">
            <w:pPr>
              <w:autoSpaceDE w:val="0"/>
              <w:autoSpaceDN w:val="0"/>
              <w:adjustRightInd w:val="0"/>
              <w:rPr>
                <w:sz w:val="24"/>
                <w:szCs w:val="24"/>
              </w:rPr>
            </w:pPr>
            <w:r w:rsidRPr="00146BEA">
              <w:rPr>
                <w:sz w:val="24"/>
                <w:szCs w:val="24"/>
              </w:rPr>
              <w:t>659.644</w:t>
            </w:r>
          </w:p>
        </w:tc>
        <w:tc>
          <w:tcPr>
            <w:tcW w:w="0" w:type="auto"/>
          </w:tcPr>
          <w:p w14:paraId="52B9BF2B" w14:textId="77777777" w:rsidR="00AB2D58" w:rsidRPr="00146BEA" w:rsidRDefault="00AB2D58" w:rsidP="00FA17B1">
            <w:pPr>
              <w:autoSpaceDE w:val="0"/>
              <w:autoSpaceDN w:val="0"/>
              <w:adjustRightInd w:val="0"/>
              <w:rPr>
                <w:sz w:val="24"/>
                <w:szCs w:val="24"/>
              </w:rPr>
            </w:pPr>
            <w:r w:rsidRPr="00146BEA">
              <w:rPr>
                <w:sz w:val="24"/>
                <w:szCs w:val="24"/>
              </w:rPr>
              <w:t>21</w:t>
            </w:r>
          </w:p>
        </w:tc>
        <w:tc>
          <w:tcPr>
            <w:tcW w:w="0" w:type="auto"/>
          </w:tcPr>
          <w:p w14:paraId="3AE7B966"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66C063A8" w14:textId="77777777" w:rsidR="00AB2D58" w:rsidRPr="00146BEA" w:rsidRDefault="00AB2D58" w:rsidP="00FA17B1">
            <w:pPr>
              <w:autoSpaceDE w:val="0"/>
              <w:autoSpaceDN w:val="0"/>
              <w:adjustRightInd w:val="0"/>
            </w:pPr>
            <w:r w:rsidRPr="00146BEA">
              <w:rPr>
                <w:sz w:val="24"/>
                <w:szCs w:val="24"/>
              </w:rPr>
              <w:t>.</w:t>
            </w:r>
            <w:r>
              <w:rPr>
                <w:sz w:val="24"/>
                <w:szCs w:val="24"/>
              </w:rPr>
              <w:t>804</w:t>
            </w:r>
          </w:p>
        </w:tc>
      </w:tr>
      <w:tr w:rsidR="00AB2D58" w:rsidRPr="00146BEA" w14:paraId="228DB785" w14:textId="77777777" w:rsidTr="00F43583">
        <w:trPr>
          <w:trHeight w:val="473"/>
        </w:trPr>
        <w:tc>
          <w:tcPr>
            <w:tcW w:w="0" w:type="auto"/>
          </w:tcPr>
          <w:p w14:paraId="31C79183" w14:textId="77777777" w:rsidR="00AB2D58" w:rsidRPr="00146BEA" w:rsidRDefault="00AB2D58" w:rsidP="00FA17B1">
            <w:pPr>
              <w:autoSpaceDE w:val="0"/>
              <w:autoSpaceDN w:val="0"/>
              <w:adjustRightInd w:val="0"/>
              <w:rPr>
                <w:sz w:val="24"/>
                <w:szCs w:val="24"/>
              </w:rPr>
            </w:pPr>
            <w:r w:rsidRPr="00146BEA">
              <w:rPr>
                <w:sz w:val="24"/>
                <w:szCs w:val="24"/>
              </w:rPr>
              <w:t>DIS</w:t>
            </w:r>
          </w:p>
        </w:tc>
        <w:tc>
          <w:tcPr>
            <w:tcW w:w="0" w:type="auto"/>
          </w:tcPr>
          <w:p w14:paraId="50260B0E" w14:textId="77777777" w:rsidR="00AB2D58" w:rsidRPr="00146BEA" w:rsidRDefault="00AB2D58" w:rsidP="00FA17B1">
            <w:pPr>
              <w:autoSpaceDE w:val="0"/>
              <w:autoSpaceDN w:val="0"/>
              <w:adjustRightInd w:val="0"/>
              <w:rPr>
                <w:sz w:val="24"/>
                <w:szCs w:val="24"/>
              </w:rPr>
            </w:pPr>
            <w:r w:rsidRPr="00146BEA">
              <w:rPr>
                <w:sz w:val="24"/>
                <w:szCs w:val="24"/>
              </w:rPr>
              <w:t>.826</w:t>
            </w:r>
          </w:p>
        </w:tc>
        <w:tc>
          <w:tcPr>
            <w:tcW w:w="0" w:type="auto"/>
          </w:tcPr>
          <w:p w14:paraId="5E830854" w14:textId="77777777" w:rsidR="00AB2D58" w:rsidRPr="00146BEA" w:rsidRDefault="00AB2D58" w:rsidP="00FA17B1">
            <w:pPr>
              <w:autoSpaceDE w:val="0"/>
              <w:autoSpaceDN w:val="0"/>
              <w:adjustRightInd w:val="0"/>
              <w:rPr>
                <w:sz w:val="24"/>
                <w:szCs w:val="24"/>
              </w:rPr>
            </w:pPr>
            <w:r w:rsidRPr="00146BEA">
              <w:rPr>
                <w:sz w:val="24"/>
                <w:szCs w:val="24"/>
              </w:rPr>
              <w:t>1208.629</w:t>
            </w:r>
          </w:p>
        </w:tc>
        <w:tc>
          <w:tcPr>
            <w:tcW w:w="0" w:type="auto"/>
          </w:tcPr>
          <w:p w14:paraId="63E35C19" w14:textId="77777777" w:rsidR="00AB2D58" w:rsidRPr="00146BEA" w:rsidRDefault="00AB2D58" w:rsidP="00FA17B1">
            <w:pPr>
              <w:autoSpaceDE w:val="0"/>
              <w:autoSpaceDN w:val="0"/>
              <w:adjustRightInd w:val="0"/>
              <w:rPr>
                <w:sz w:val="24"/>
                <w:szCs w:val="24"/>
              </w:rPr>
            </w:pPr>
            <w:r w:rsidRPr="00146BEA">
              <w:rPr>
                <w:sz w:val="24"/>
                <w:szCs w:val="24"/>
              </w:rPr>
              <w:t>45</w:t>
            </w:r>
          </w:p>
        </w:tc>
        <w:tc>
          <w:tcPr>
            <w:tcW w:w="0" w:type="auto"/>
          </w:tcPr>
          <w:p w14:paraId="24512644"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5835C9DB" w14:textId="77777777" w:rsidR="00AB2D58" w:rsidRPr="00146BEA" w:rsidRDefault="00AB2D58" w:rsidP="00FA17B1">
            <w:pPr>
              <w:autoSpaceDE w:val="0"/>
              <w:autoSpaceDN w:val="0"/>
              <w:adjustRightInd w:val="0"/>
            </w:pPr>
            <w:r w:rsidRPr="00146BEA">
              <w:rPr>
                <w:sz w:val="24"/>
                <w:szCs w:val="24"/>
              </w:rPr>
              <w:t>.</w:t>
            </w:r>
            <w:r>
              <w:rPr>
                <w:sz w:val="24"/>
                <w:szCs w:val="24"/>
              </w:rPr>
              <w:t>835</w:t>
            </w:r>
          </w:p>
        </w:tc>
      </w:tr>
      <w:tr w:rsidR="00AB2D58" w:rsidRPr="00146BEA" w14:paraId="4CD04B78" w14:textId="77777777" w:rsidTr="00F43583">
        <w:trPr>
          <w:trHeight w:val="473"/>
        </w:trPr>
        <w:tc>
          <w:tcPr>
            <w:tcW w:w="0" w:type="auto"/>
          </w:tcPr>
          <w:p w14:paraId="31C61E71" w14:textId="77777777" w:rsidR="00AB2D58" w:rsidRPr="00146BEA" w:rsidRDefault="00AB2D58" w:rsidP="00FA17B1">
            <w:pPr>
              <w:autoSpaceDE w:val="0"/>
              <w:autoSpaceDN w:val="0"/>
              <w:adjustRightInd w:val="0"/>
              <w:rPr>
                <w:sz w:val="24"/>
                <w:szCs w:val="24"/>
              </w:rPr>
            </w:pPr>
            <w:r w:rsidRPr="00146BEA">
              <w:rPr>
                <w:sz w:val="24"/>
                <w:szCs w:val="24"/>
              </w:rPr>
              <w:t>INS</w:t>
            </w:r>
          </w:p>
        </w:tc>
        <w:tc>
          <w:tcPr>
            <w:tcW w:w="0" w:type="auto"/>
          </w:tcPr>
          <w:p w14:paraId="188AA693" w14:textId="77777777" w:rsidR="00AB2D58" w:rsidRPr="00146BEA" w:rsidRDefault="00AB2D58" w:rsidP="00FA17B1">
            <w:pPr>
              <w:autoSpaceDE w:val="0"/>
              <w:autoSpaceDN w:val="0"/>
              <w:adjustRightInd w:val="0"/>
              <w:rPr>
                <w:sz w:val="24"/>
                <w:szCs w:val="24"/>
              </w:rPr>
            </w:pPr>
            <w:r w:rsidRPr="00146BEA">
              <w:rPr>
                <w:sz w:val="24"/>
                <w:szCs w:val="24"/>
              </w:rPr>
              <w:t>.822</w:t>
            </w:r>
          </w:p>
        </w:tc>
        <w:tc>
          <w:tcPr>
            <w:tcW w:w="0" w:type="auto"/>
          </w:tcPr>
          <w:p w14:paraId="1A2520DC" w14:textId="77777777" w:rsidR="00AB2D58" w:rsidRPr="00146BEA" w:rsidRDefault="00AB2D58" w:rsidP="00FA17B1">
            <w:pPr>
              <w:autoSpaceDE w:val="0"/>
              <w:autoSpaceDN w:val="0"/>
              <w:adjustRightInd w:val="0"/>
              <w:rPr>
                <w:sz w:val="24"/>
                <w:szCs w:val="24"/>
              </w:rPr>
            </w:pPr>
            <w:r w:rsidRPr="00146BEA">
              <w:rPr>
                <w:sz w:val="24"/>
                <w:szCs w:val="24"/>
              </w:rPr>
              <w:t>1417.515</w:t>
            </w:r>
          </w:p>
        </w:tc>
        <w:tc>
          <w:tcPr>
            <w:tcW w:w="0" w:type="auto"/>
          </w:tcPr>
          <w:p w14:paraId="1D6A4807" w14:textId="77777777" w:rsidR="00AB2D58" w:rsidRPr="00146BEA" w:rsidRDefault="00AB2D58" w:rsidP="00FA17B1">
            <w:pPr>
              <w:autoSpaceDE w:val="0"/>
              <w:autoSpaceDN w:val="0"/>
              <w:adjustRightInd w:val="0"/>
              <w:rPr>
                <w:sz w:val="24"/>
                <w:szCs w:val="24"/>
              </w:rPr>
            </w:pPr>
            <w:r w:rsidRPr="00146BEA">
              <w:rPr>
                <w:sz w:val="24"/>
                <w:szCs w:val="24"/>
              </w:rPr>
              <w:t>36</w:t>
            </w:r>
          </w:p>
        </w:tc>
        <w:tc>
          <w:tcPr>
            <w:tcW w:w="0" w:type="auto"/>
          </w:tcPr>
          <w:p w14:paraId="1159FF8D" w14:textId="77777777" w:rsidR="00AB2D58" w:rsidRPr="00146BEA" w:rsidRDefault="00AB2D58" w:rsidP="00FA17B1">
            <w:pPr>
              <w:autoSpaceDE w:val="0"/>
              <w:autoSpaceDN w:val="0"/>
              <w:adjustRightInd w:val="0"/>
              <w:rPr>
                <w:sz w:val="24"/>
                <w:szCs w:val="24"/>
              </w:rPr>
            </w:pPr>
            <w:r w:rsidRPr="00146BEA">
              <w:rPr>
                <w:sz w:val="24"/>
                <w:szCs w:val="24"/>
              </w:rPr>
              <w:t>0.000</w:t>
            </w:r>
          </w:p>
        </w:tc>
        <w:tc>
          <w:tcPr>
            <w:tcW w:w="0" w:type="auto"/>
          </w:tcPr>
          <w:p w14:paraId="44AD70E1" w14:textId="77777777" w:rsidR="00AB2D58" w:rsidRPr="00146BEA" w:rsidRDefault="00AB2D58" w:rsidP="00FA17B1">
            <w:pPr>
              <w:autoSpaceDE w:val="0"/>
              <w:autoSpaceDN w:val="0"/>
              <w:adjustRightInd w:val="0"/>
            </w:pPr>
            <w:r w:rsidRPr="00146BEA">
              <w:rPr>
                <w:sz w:val="24"/>
                <w:szCs w:val="24"/>
              </w:rPr>
              <w:t>.</w:t>
            </w:r>
            <w:r>
              <w:rPr>
                <w:sz w:val="24"/>
                <w:szCs w:val="24"/>
              </w:rPr>
              <w:t>850</w:t>
            </w:r>
          </w:p>
        </w:tc>
      </w:tr>
    </w:tbl>
    <w:p w14:paraId="4405BD15" w14:textId="77777777" w:rsidR="00387A19" w:rsidRPr="00387A19" w:rsidRDefault="00387A19" w:rsidP="00FA17B1">
      <w:pPr>
        <w:autoSpaceDE w:val="0"/>
        <w:autoSpaceDN w:val="0"/>
        <w:adjustRightInd w:val="0"/>
        <w:spacing w:after="0" w:line="240" w:lineRule="auto"/>
        <w:jc w:val="both"/>
        <w:rPr>
          <w:b/>
          <w:bCs/>
        </w:rPr>
      </w:pPr>
      <w:r w:rsidRPr="00387A19">
        <w:rPr>
          <w:b/>
          <w:bCs/>
        </w:rPr>
        <w:t>Source: Field data (2025)</w:t>
      </w:r>
    </w:p>
    <w:p w14:paraId="2603EB38" w14:textId="192E7B7B" w:rsidR="00D7349D" w:rsidRPr="00AB6A30" w:rsidRDefault="00D7349D" w:rsidP="00FA17B1">
      <w:pPr>
        <w:pStyle w:val="ListParagraph"/>
        <w:numPr>
          <w:ilvl w:val="1"/>
          <w:numId w:val="1"/>
        </w:numPr>
        <w:spacing w:after="0" w:line="240" w:lineRule="auto"/>
        <w:jc w:val="both"/>
        <w:rPr>
          <w:rFonts w:eastAsia="Times New Roman"/>
          <w:b/>
          <w:bCs/>
          <w:lang w:val="en-GB" w:eastAsia="en-GB"/>
        </w:rPr>
      </w:pPr>
      <w:r w:rsidRPr="00AB6A30">
        <w:rPr>
          <w:b/>
          <w:bCs/>
        </w:rPr>
        <w:t>Descriptive Statistics</w:t>
      </w:r>
      <w:bookmarkEnd w:id="3"/>
    </w:p>
    <w:p w14:paraId="2CE47EBB" w14:textId="2D34FC5A" w:rsidR="00920EDA" w:rsidRPr="00920EDA" w:rsidRDefault="007129EF" w:rsidP="00FA17B1">
      <w:pPr>
        <w:jc w:val="both"/>
        <w:rPr>
          <w:lang w:eastAsia="en-US"/>
        </w:rPr>
      </w:pPr>
      <w:r w:rsidRPr="007129EF">
        <w:rPr>
          <w:lang w:eastAsia="en-US"/>
        </w:rPr>
        <w:t xml:space="preserve">The descriptive statistics for </w:t>
      </w:r>
      <w:r w:rsidR="00AB2D58">
        <w:rPr>
          <w:lang w:eastAsia="en-US"/>
        </w:rPr>
        <w:t xml:space="preserve">the variables are shown in table IV. The table shows that </w:t>
      </w:r>
      <w:r w:rsidRPr="007129EF">
        <w:rPr>
          <w:lang w:eastAsia="en-US"/>
        </w:rPr>
        <w:t xml:space="preserve">technology readiness indicated that technological optimism was the most highly adopted technology readiness dimension in the banks, with a mean of 3.96 and a standard deviation of 0.856. This was followed by technological discomfort (mean = 3.76, SD = 1.024), while technological insecurity (mean = 3.04, SD = 1.176) was the least applied. The banks also exhibited a moderate level of technological innovativeness (mean = 3.13, SD = 1.039). Additionally, they demonstrated </w:t>
      </w:r>
      <w:r w:rsidR="00AB2D58" w:rsidRPr="007129EF">
        <w:rPr>
          <w:lang w:eastAsia="en-US"/>
        </w:rPr>
        <w:t>strong fraud detection and prevention, with a mean of 4.18 and a standard deviation of 0.798.</w:t>
      </w:r>
    </w:p>
    <w:p w14:paraId="29811837" w14:textId="026B88F5" w:rsidR="007129EF" w:rsidRPr="007129EF" w:rsidRDefault="007129EF" w:rsidP="00FA17B1">
      <w:pPr>
        <w:pStyle w:val="Caption"/>
        <w:keepNext/>
        <w:jc w:val="both"/>
        <w:rPr>
          <w:b/>
          <w:bCs/>
          <w:i w:val="0"/>
          <w:iCs w:val="0"/>
          <w:sz w:val="24"/>
          <w:szCs w:val="24"/>
        </w:rPr>
      </w:pPr>
      <w:r w:rsidRPr="007129EF">
        <w:rPr>
          <w:b/>
          <w:bCs/>
          <w:i w:val="0"/>
          <w:iCs w:val="0"/>
          <w:color w:val="000000" w:themeColor="text1"/>
          <w:sz w:val="24"/>
          <w:szCs w:val="24"/>
        </w:rPr>
        <w:lastRenderedPageBreak/>
        <w:t>Table</w:t>
      </w:r>
      <w:r>
        <w:rPr>
          <w:b/>
          <w:bCs/>
          <w:i w:val="0"/>
          <w:iCs w:val="0"/>
          <w:color w:val="000000" w:themeColor="text1"/>
          <w:sz w:val="24"/>
          <w:szCs w:val="24"/>
        </w:rPr>
        <w:t xml:space="preserve"> </w:t>
      </w:r>
      <w:r w:rsidR="00AB2D58">
        <w:rPr>
          <w:b/>
          <w:bCs/>
          <w:i w:val="0"/>
          <w:iCs w:val="0"/>
          <w:color w:val="000000" w:themeColor="text1"/>
          <w:sz w:val="24"/>
          <w:szCs w:val="24"/>
        </w:rPr>
        <w:t>IV</w:t>
      </w:r>
      <w:r w:rsidRPr="007129EF">
        <w:rPr>
          <w:b/>
          <w:bCs/>
          <w:i w:val="0"/>
          <w:iCs w:val="0"/>
          <w:color w:val="000000" w:themeColor="text1"/>
          <w:sz w:val="24"/>
          <w:szCs w:val="24"/>
        </w:rPr>
        <w:t>: Descriptive statistics results</w:t>
      </w:r>
    </w:p>
    <w:tbl>
      <w:tblPr>
        <w:tblW w:w="4824" w:type="pct"/>
        <w:tblInd w:w="66" w:type="dxa"/>
        <w:tblBorders>
          <w:top w:val="single" w:sz="18" w:space="0" w:color="auto"/>
          <w:bottom w:val="single" w:sz="18" w:space="0" w:color="auto"/>
        </w:tblBorders>
        <w:shd w:val="clear" w:color="auto" w:fill="FFFFFF" w:themeFill="background1"/>
        <w:tblCellMar>
          <w:left w:w="0" w:type="dxa"/>
          <w:right w:w="0" w:type="dxa"/>
        </w:tblCellMar>
        <w:tblLook w:val="04A0" w:firstRow="1" w:lastRow="0" w:firstColumn="1" w:lastColumn="0" w:noHBand="0" w:noVBand="1"/>
      </w:tblPr>
      <w:tblGrid>
        <w:gridCol w:w="3050"/>
        <w:gridCol w:w="1600"/>
        <w:gridCol w:w="1662"/>
        <w:gridCol w:w="1140"/>
        <w:gridCol w:w="1579"/>
      </w:tblGrid>
      <w:tr w:rsidR="00017199" w:rsidRPr="001B1A47" w14:paraId="5102D92C" w14:textId="77777777" w:rsidTr="00A724EE">
        <w:trPr>
          <w:cantSplit/>
          <w:trHeight w:val="956"/>
        </w:trPr>
        <w:tc>
          <w:tcPr>
            <w:tcW w:w="1689" w:type="pct"/>
            <w:tcBorders>
              <w:bottom w:val="single" w:sz="18" w:space="0" w:color="auto"/>
            </w:tcBorders>
            <w:shd w:val="clear" w:color="auto" w:fill="FFFFFF" w:themeFill="background1"/>
            <w:vAlign w:val="bottom"/>
          </w:tcPr>
          <w:p w14:paraId="4CEC4E5A" w14:textId="77777777" w:rsidR="00017199" w:rsidRPr="00017199" w:rsidRDefault="00017199" w:rsidP="00FA17B1">
            <w:pPr>
              <w:spacing w:after="0" w:line="240" w:lineRule="auto"/>
              <w:contextualSpacing/>
              <w:jc w:val="both"/>
            </w:pPr>
          </w:p>
        </w:tc>
        <w:tc>
          <w:tcPr>
            <w:tcW w:w="886" w:type="pct"/>
            <w:tcBorders>
              <w:bottom w:val="single" w:sz="18" w:space="0" w:color="auto"/>
            </w:tcBorders>
            <w:shd w:val="clear" w:color="auto" w:fill="FFFFFF" w:themeFill="background1"/>
            <w:vAlign w:val="bottom"/>
          </w:tcPr>
          <w:p w14:paraId="2086B8E6" w14:textId="2DFC81EC" w:rsidR="00017199" w:rsidRPr="00017199" w:rsidRDefault="00017199" w:rsidP="00FA17B1">
            <w:pPr>
              <w:spacing w:after="0" w:line="240" w:lineRule="auto"/>
              <w:contextualSpacing/>
              <w:jc w:val="both"/>
            </w:pPr>
            <w:r w:rsidRPr="00017199">
              <w:t>Minimum</w:t>
            </w:r>
          </w:p>
        </w:tc>
        <w:tc>
          <w:tcPr>
            <w:tcW w:w="920" w:type="pct"/>
            <w:tcBorders>
              <w:bottom w:val="single" w:sz="18" w:space="0" w:color="auto"/>
            </w:tcBorders>
            <w:shd w:val="clear" w:color="auto" w:fill="FFFFFF" w:themeFill="background1"/>
            <w:vAlign w:val="bottom"/>
          </w:tcPr>
          <w:p w14:paraId="6B70201A" w14:textId="77777777" w:rsidR="00017199" w:rsidRPr="00017199" w:rsidRDefault="00017199" w:rsidP="00FA17B1">
            <w:pPr>
              <w:spacing w:after="0" w:line="240" w:lineRule="auto"/>
              <w:contextualSpacing/>
              <w:jc w:val="both"/>
            </w:pPr>
            <w:r w:rsidRPr="00017199">
              <w:t>Maximum</w:t>
            </w:r>
          </w:p>
        </w:tc>
        <w:tc>
          <w:tcPr>
            <w:tcW w:w="631" w:type="pct"/>
            <w:tcBorders>
              <w:bottom w:val="single" w:sz="18" w:space="0" w:color="auto"/>
            </w:tcBorders>
            <w:shd w:val="clear" w:color="auto" w:fill="FFFFFF" w:themeFill="background1"/>
            <w:vAlign w:val="bottom"/>
          </w:tcPr>
          <w:p w14:paraId="478C6966" w14:textId="77777777" w:rsidR="00017199" w:rsidRPr="00017199" w:rsidRDefault="00017199" w:rsidP="00FA17B1">
            <w:pPr>
              <w:spacing w:after="0" w:line="240" w:lineRule="auto"/>
              <w:contextualSpacing/>
              <w:jc w:val="both"/>
            </w:pPr>
            <w:r w:rsidRPr="00017199">
              <w:t>Mean</w:t>
            </w:r>
          </w:p>
        </w:tc>
        <w:tc>
          <w:tcPr>
            <w:tcW w:w="874" w:type="pct"/>
            <w:tcBorders>
              <w:bottom w:val="single" w:sz="18" w:space="0" w:color="auto"/>
            </w:tcBorders>
            <w:shd w:val="clear" w:color="auto" w:fill="FFFFFF" w:themeFill="background1"/>
            <w:vAlign w:val="bottom"/>
          </w:tcPr>
          <w:p w14:paraId="70B453E1" w14:textId="77777777" w:rsidR="00017199" w:rsidRPr="00017199" w:rsidRDefault="00017199" w:rsidP="00FA17B1">
            <w:pPr>
              <w:spacing w:after="0" w:line="240" w:lineRule="auto"/>
              <w:contextualSpacing/>
              <w:jc w:val="both"/>
            </w:pPr>
            <w:r w:rsidRPr="00017199">
              <w:t>Std. Deviation</w:t>
            </w:r>
          </w:p>
        </w:tc>
      </w:tr>
      <w:tr w:rsidR="00017199" w:rsidRPr="001B1A47" w14:paraId="49E161FF" w14:textId="77777777" w:rsidTr="00A724EE">
        <w:trPr>
          <w:cantSplit/>
          <w:trHeight w:val="457"/>
        </w:trPr>
        <w:tc>
          <w:tcPr>
            <w:tcW w:w="1689" w:type="pct"/>
            <w:tcBorders>
              <w:top w:val="single" w:sz="18" w:space="0" w:color="auto"/>
              <w:bottom w:val="nil"/>
            </w:tcBorders>
            <w:shd w:val="clear" w:color="auto" w:fill="FFFFFF" w:themeFill="background1"/>
          </w:tcPr>
          <w:p w14:paraId="75523F54" w14:textId="5EEC0E39" w:rsidR="00017199" w:rsidRPr="00017199" w:rsidRDefault="00017199" w:rsidP="00FA17B1">
            <w:pPr>
              <w:spacing w:after="0" w:line="240" w:lineRule="auto"/>
              <w:contextualSpacing/>
              <w:jc w:val="both"/>
            </w:pPr>
            <w:r w:rsidRPr="00017199">
              <w:t>Technological Optimism</w:t>
            </w:r>
          </w:p>
        </w:tc>
        <w:tc>
          <w:tcPr>
            <w:tcW w:w="886" w:type="pct"/>
            <w:tcBorders>
              <w:top w:val="single" w:sz="18" w:space="0" w:color="auto"/>
              <w:bottom w:val="nil"/>
            </w:tcBorders>
            <w:shd w:val="clear" w:color="auto" w:fill="FFFFFF" w:themeFill="background1"/>
          </w:tcPr>
          <w:p w14:paraId="6F546B41" w14:textId="776649F2" w:rsidR="00017199" w:rsidRPr="00017199" w:rsidRDefault="00017199" w:rsidP="00FA17B1">
            <w:pPr>
              <w:spacing w:after="0" w:line="240" w:lineRule="auto"/>
              <w:contextualSpacing/>
              <w:jc w:val="both"/>
            </w:pPr>
            <w:r w:rsidRPr="00017199">
              <w:rPr>
                <w:color w:val="010205"/>
              </w:rPr>
              <w:t>1</w:t>
            </w:r>
          </w:p>
        </w:tc>
        <w:tc>
          <w:tcPr>
            <w:tcW w:w="920" w:type="pct"/>
            <w:tcBorders>
              <w:top w:val="single" w:sz="18" w:space="0" w:color="auto"/>
              <w:bottom w:val="nil"/>
            </w:tcBorders>
            <w:shd w:val="clear" w:color="auto" w:fill="FFFFFF" w:themeFill="background1"/>
          </w:tcPr>
          <w:p w14:paraId="14A392A1" w14:textId="022FE485" w:rsidR="00017199" w:rsidRPr="00017199" w:rsidRDefault="00017199" w:rsidP="00FA17B1">
            <w:pPr>
              <w:spacing w:after="0" w:line="240" w:lineRule="auto"/>
              <w:contextualSpacing/>
              <w:jc w:val="both"/>
            </w:pPr>
            <w:r w:rsidRPr="00017199">
              <w:rPr>
                <w:color w:val="010205"/>
              </w:rPr>
              <w:t>5</w:t>
            </w:r>
          </w:p>
        </w:tc>
        <w:tc>
          <w:tcPr>
            <w:tcW w:w="631" w:type="pct"/>
            <w:tcBorders>
              <w:top w:val="single" w:sz="18" w:space="0" w:color="auto"/>
              <w:bottom w:val="nil"/>
            </w:tcBorders>
            <w:shd w:val="clear" w:color="auto" w:fill="FFFFFF" w:themeFill="background1"/>
          </w:tcPr>
          <w:p w14:paraId="623CE142" w14:textId="7CBFDF95" w:rsidR="00017199" w:rsidRPr="00017199" w:rsidRDefault="00017199" w:rsidP="00FA17B1">
            <w:pPr>
              <w:spacing w:after="0" w:line="240" w:lineRule="auto"/>
              <w:contextualSpacing/>
              <w:jc w:val="both"/>
            </w:pPr>
            <w:r w:rsidRPr="00017199">
              <w:rPr>
                <w:color w:val="010205"/>
              </w:rPr>
              <w:t>3.96</w:t>
            </w:r>
          </w:p>
        </w:tc>
        <w:tc>
          <w:tcPr>
            <w:tcW w:w="874" w:type="pct"/>
            <w:tcBorders>
              <w:top w:val="single" w:sz="18" w:space="0" w:color="auto"/>
              <w:bottom w:val="nil"/>
            </w:tcBorders>
            <w:shd w:val="clear" w:color="auto" w:fill="FFFFFF" w:themeFill="background1"/>
          </w:tcPr>
          <w:p w14:paraId="549A98B6" w14:textId="2E20991B" w:rsidR="00017199" w:rsidRPr="00017199" w:rsidRDefault="00017199" w:rsidP="00FA17B1">
            <w:pPr>
              <w:spacing w:after="0" w:line="240" w:lineRule="auto"/>
              <w:contextualSpacing/>
              <w:jc w:val="both"/>
            </w:pPr>
            <w:r w:rsidRPr="00017199">
              <w:rPr>
                <w:color w:val="010205"/>
              </w:rPr>
              <w:t>.856</w:t>
            </w:r>
          </w:p>
        </w:tc>
      </w:tr>
      <w:tr w:rsidR="00017199" w:rsidRPr="001B1A47" w14:paraId="557143DE" w14:textId="77777777" w:rsidTr="00A724EE">
        <w:trPr>
          <w:cantSplit/>
          <w:trHeight w:val="421"/>
        </w:trPr>
        <w:tc>
          <w:tcPr>
            <w:tcW w:w="1689" w:type="pct"/>
            <w:tcBorders>
              <w:top w:val="nil"/>
              <w:bottom w:val="nil"/>
            </w:tcBorders>
            <w:shd w:val="clear" w:color="auto" w:fill="FFFFFF" w:themeFill="background1"/>
          </w:tcPr>
          <w:p w14:paraId="66795258" w14:textId="6348C688" w:rsidR="00017199" w:rsidRPr="00017199" w:rsidRDefault="00017199" w:rsidP="00FA17B1">
            <w:pPr>
              <w:spacing w:after="0" w:line="240" w:lineRule="auto"/>
              <w:contextualSpacing/>
              <w:jc w:val="both"/>
              <w:rPr>
                <w:color w:val="000000" w:themeColor="text1"/>
              </w:rPr>
            </w:pPr>
            <w:r w:rsidRPr="00017199">
              <w:t>Technological Innovativeness</w:t>
            </w:r>
          </w:p>
        </w:tc>
        <w:tc>
          <w:tcPr>
            <w:tcW w:w="886" w:type="pct"/>
            <w:tcBorders>
              <w:top w:val="nil"/>
              <w:bottom w:val="nil"/>
            </w:tcBorders>
            <w:shd w:val="clear" w:color="auto" w:fill="FFFFFF" w:themeFill="background1"/>
          </w:tcPr>
          <w:p w14:paraId="5758EA96" w14:textId="6A728D11"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nil"/>
            </w:tcBorders>
            <w:shd w:val="clear" w:color="auto" w:fill="FFFFFF" w:themeFill="background1"/>
          </w:tcPr>
          <w:p w14:paraId="092C568F" w14:textId="15E0DF71"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nil"/>
            </w:tcBorders>
            <w:shd w:val="clear" w:color="auto" w:fill="FFFFFF" w:themeFill="background1"/>
          </w:tcPr>
          <w:p w14:paraId="05016C2B" w14:textId="6F568FE0" w:rsidR="00017199" w:rsidRPr="00017199" w:rsidRDefault="00017199" w:rsidP="00FA17B1">
            <w:pPr>
              <w:spacing w:after="0" w:line="240" w:lineRule="auto"/>
              <w:contextualSpacing/>
              <w:jc w:val="both"/>
              <w:rPr>
                <w:color w:val="000000" w:themeColor="text1"/>
              </w:rPr>
            </w:pPr>
            <w:r w:rsidRPr="00017199">
              <w:rPr>
                <w:color w:val="010205"/>
              </w:rPr>
              <w:t>3.13</w:t>
            </w:r>
          </w:p>
        </w:tc>
        <w:tc>
          <w:tcPr>
            <w:tcW w:w="874" w:type="pct"/>
            <w:tcBorders>
              <w:top w:val="nil"/>
              <w:bottom w:val="nil"/>
            </w:tcBorders>
            <w:shd w:val="clear" w:color="auto" w:fill="FFFFFF" w:themeFill="background1"/>
          </w:tcPr>
          <w:p w14:paraId="229F5449" w14:textId="653754E0" w:rsidR="00017199" w:rsidRPr="00017199" w:rsidRDefault="00017199" w:rsidP="00FA17B1">
            <w:pPr>
              <w:spacing w:after="0" w:line="240" w:lineRule="auto"/>
              <w:contextualSpacing/>
              <w:jc w:val="both"/>
              <w:rPr>
                <w:color w:val="000000" w:themeColor="text1"/>
              </w:rPr>
            </w:pPr>
            <w:r w:rsidRPr="00017199">
              <w:rPr>
                <w:color w:val="010205"/>
              </w:rPr>
              <w:t>1.039</w:t>
            </w:r>
          </w:p>
        </w:tc>
      </w:tr>
      <w:tr w:rsidR="00017199" w:rsidRPr="001B1A47" w14:paraId="4D4DA9E2" w14:textId="77777777" w:rsidTr="00A724EE">
        <w:trPr>
          <w:cantSplit/>
          <w:trHeight w:val="284"/>
        </w:trPr>
        <w:tc>
          <w:tcPr>
            <w:tcW w:w="1689" w:type="pct"/>
            <w:tcBorders>
              <w:top w:val="nil"/>
              <w:bottom w:val="nil"/>
            </w:tcBorders>
            <w:shd w:val="clear" w:color="auto" w:fill="FFFFFF" w:themeFill="background1"/>
          </w:tcPr>
          <w:p w14:paraId="75458332" w14:textId="4FF6A822" w:rsidR="00017199" w:rsidRPr="00017199" w:rsidRDefault="00017199" w:rsidP="00FA17B1">
            <w:pPr>
              <w:spacing w:after="0" w:line="240" w:lineRule="auto"/>
              <w:contextualSpacing/>
              <w:jc w:val="both"/>
              <w:rPr>
                <w:color w:val="000000" w:themeColor="text1"/>
              </w:rPr>
            </w:pPr>
            <w:r w:rsidRPr="00017199">
              <w:t>Technological Discomfort</w:t>
            </w:r>
          </w:p>
        </w:tc>
        <w:tc>
          <w:tcPr>
            <w:tcW w:w="886" w:type="pct"/>
            <w:tcBorders>
              <w:top w:val="nil"/>
              <w:bottom w:val="nil"/>
            </w:tcBorders>
            <w:shd w:val="clear" w:color="auto" w:fill="FFFFFF" w:themeFill="background1"/>
          </w:tcPr>
          <w:p w14:paraId="06C7166B" w14:textId="09B92196"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nil"/>
            </w:tcBorders>
            <w:shd w:val="clear" w:color="auto" w:fill="FFFFFF" w:themeFill="background1"/>
          </w:tcPr>
          <w:p w14:paraId="1EB3C716" w14:textId="2147BC46"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nil"/>
            </w:tcBorders>
            <w:shd w:val="clear" w:color="auto" w:fill="FFFFFF" w:themeFill="background1"/>
          </w:tcPr>
          <w:p w14:paraId="71E96404" w14:textId="3FCEF6F6" w:rsidR="00017199" w:rsidRPr="00017199" w:rsidRDefault="00017199" w:rsidP="00FA17B1">
            <w:pPr>
              <w:spacing w:after="0" w:line="240" w:lineRule="auto"/>
              <w:contextualSpacing/>
              <w:jc w:val="both"/>
              <w:rPr>
                <w:color w:val="000000" w:themeColor="text1"/>
              </w:rPr>
            </w:pPr>
            <w:r w:rsidRPr="00017199">
              <w:rPr>
                <w:color w:val="010205"/>
              </w:rPr>
              <w:t>3.76</w:t>
            </w:r>
          </w:p>
        </w:tc>
        <w:tc>
          <w:tcPr>
            <w:tcW w:w="874" w:type="pct"/>
            <w:tcBorders>
              <w:top w:val="nil"/>
              <w:bottom w:val="nil"/>
            </w:tcBorders>
            <w:shd w:val="clear" w:color="auto" w:fill="FFFFFF" w:themeFill="background1"/>
          </w:tcPr>
          <w:p w14:paraId="21AEE32B" w14:textId="4B998D5E" w:rsidR="00017199" w:rsidRPr="00017199" w:rsidRDefault="00017199" w:rsidP="00FA17B1">
            <w:pPr>
              <w:spacing w:after="0" w:line="240" w:lineRule="auto"/>
              <w:contextualSpacing/>
              <w:jc w:val="both"/>
              <w:rPr>
                <w:color w:val="000000" w:themeColor="text1"/>
              </w:rPr>
            </w:pPr>
            <w:r w:rsidRPr="00017199">
              <w:rPr>
                <w:color w:val="010205"/>
              </w:rPr>
              <w:t>1.024</w:t>
            </w:r>
          </w:p>
        </w:tc>
      </w:tr>
      <w:tr w:rsidR="00017199" w:rsidRPr="001B1A47" w14:paraId="4322B31B" w14:textId="77777777" w:rsidTr="00A724EE">
        <w:trPr>
          <w:cantSplit/>
          <w:trHeight w:val="431"/>
        </w:trPr>
        <w:tc>
          <w:tcPr>
            <w:tcW w:w="1689" w:type="pct"/>
            <w:tcBorders>
              <w:top w:val="nil"/>
              <w:bottom w:val="nil"/>
            </w:tcBorders>
            <w:shd w:val="clear" w:color="auto" w:fill="FFFFFF" w:themeFill="background1"/>
          </w:tcPr>
          <w:p w14:paraId="377B24F5" w14:textId="549042F9" w:rsidR="00017199" w:rsidRPr="00017199" w:rsidRDefault="00017199" w:rsidP="00FA17B1">
            <w:pPr>
              <w:spacing w:after="0" w:line="240" w:lineRule="auto"/>
              <w:contextualSpacing/>
              <w:jc w:val="both"/>
              <w:rPr>
                <w:color w:val="000000" w:themeColor="text1"/>
              </w:rPr>
            </w:pPr>
            <w:r w:rsidRPr="00017199">
              <w:t>Technological Insecurity</w:t>
            </w:r>
          </w:p>
        </w:tc>
        <w:tc>
          <w:tcPr>
            <w:tcW w:w="886" w:type="pct"/>
            <w:tcBorders>
              <w:top w:val="nil"/>
              <w:bottom w:val="nil"/>
            </w:tcBorders>
            <w:shd w:val="clear" w:color="auto" w:fill="FFFFFF" w:themeFill="background1"/>
          </w:tcPr>
          <w:p w14:paraId="0A45AD63" w14:textId="7EA2E9C6"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nil"/>
            </w:tcBorders>
            <w:shd w:val="clear" w:color="auto" w:fill="FFFFFF" w:themeFill="background1"/>
          </w:tcPr>
          <w:p w14:paraId="2E197566" w14:textId="58FFF9EC"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nil"/>
            </w:tcBorders>
            <w:shd w:val="clear" w:color="auto" w:fill="FFFFFF" w:themeFill="background1"/>
          </w:tcPr>
          <w:p w14:paraId="21B99A01" w14:textId="4A468B0B" w:rsidR="00017199" w:rsidRPr="00017199" w:rsidRDefault="00017199" w:rsidP="00FA17B1">
            <w:pPr>
              <w:spacing w:after="0" w:line="240" w:lineRule="auto"/>
              <w:contextualSpacing/>
              <w:jc w:val="both"/>
              <w:rPr>
                <w:color w:val="000000" w:themeColor="text1"/>
              </w:rPr>
            </w:pPr>
            <w:r w:rsidRPr="00017199">
              <w:rPr>
                <w:color w:val="010205"/>
              </w:rPr>
              <w:t>3.04</w:t>
            </w:r>
          </w:p>
        </w:tc>
        <w:tc>
          <w:tcPr>
            <w:tcW w:w="874" w:type="pct"/>
            <w:tcBorders>
              <w:top w:val="nil"/>
              <w:bottom w:val="nil"/>
            </w:tcBorders>
            <w:shd w:val="clear" w:color="auto" w:fill="FFFFFF" w:themeFill="background1"/>
          </w:tcPr>
          <w:p w14:paraId="6855EAEF" w14:textId="31C0243E" w:rsidR="00017199" w:rsidRPr="00017199" w:rsidRDefault="00017199" w:rsidP="00FA17B1">
            <w:pPr>
              <w:spacing w:after="0" w:line="240" w:lineRule="auto"/>
              <w:contextualSpacing/>
              <w:jc w:val="both"/>
              <w:rPr>
                <w:color w:val="000000" w:themeColor="text1"/>
              </w:rPr>
            </w:pPr>
            <w:r w:rsidRPr="00017199">
              <w:rPr>
                <w:color w:val="010205"/>
              </w:rPr>
              <w:t>1.176</w:t>
            </w:r>
          </w:p>
        </w:tc>
      </w:tr>
      <w:tr w:rsidR="00017199" w:rsidRPr="001B1A47" w14:paraId="64A56372" w14:textId="77777777" w:rsidTr="00A724EE">
        <w:trPr>
          <w:cantSplit/>
          <w:trHeight w:val="568"/>
        </w:trPr>
        <w:tc>
          <w:tcPr>
            <w:tcW w:w="1689" w:type="pct"/>
            <w:tcBorders>
              <w:top w:val="nil"/>
              <w:bottom w:val="single" w:sz="18" w:space="0" w:color="auto"/>
            </w:tcBorders>
            <w:shd w:val="clear" w:color="auto" w:fill="FFFFFF" w:themeFill="background1"/>
          </w:tcPr>
          <w:p w14:paraId="3B648D45" w14:textId="66F05564" w:rsidR="00017199" w:rsidRPr="00017199" w:rsidRDefault="00017199" w:rsidP="00FA17B1">
            <w:pPr>
              <w:spacing w:after="0" w:line="240" w:lineRule="auto"/>
              <w:contextualSpacing/>
              <w:jc w:val="both"/>
              <w:rPr>
                <w:color w:val="000000" w:themeColor="text1"/>
              </w:rPr>
            </w:pPr>
            <w:r w:rsidRPr="00017199">
              <w:rPr>
                <w:color w:val="000000" w:themeColor="text1"/>
              </w:rPr>
              <w:t>Fraud Detection and Prevention</w:t>
            </w:r>
          </w:p>
        </w:tc>
        <w:tc>
          <w:tcPr>
            <w:tcW w:w="886" w:type="pct"/>
            <w:tcBorders>
              <w:top w:val="nil"/>
              <w:bottom w:val="single" w:sz="18" w:space="0" w:color="auto"/>
            </w:tcBorders>
            <w:shd w:val="clear" w:color="auto" w:fill="FFFFFF" w:themeFill="background1"/>
          </w:tcPr>
          <w:p w14:paraId="1B8C7393" w14:textId="6753C61D" w:rsidR="00017199" w:rsidRPr="00017199" w:rsidRDefault="00017199" w:rsidP="00FA17B1">
            <w:pPr>
              <w:spacing w:after="0" w:line="240" w:lineRule="auto"/>
              <w:contextualSpacing/>
              <w:jc w:val="both"/>
              <w:rPr>
                <w:color w:val="000000" w:themeColor="text1"/>
              </w:rPr>
            </w:pPr>
            <w:r w:rsidRPr="00017199">
              <w:rPr>
                <w:color w:val="010205"/>
              </w:rPr>
              <w:t>1</w:t>
            </w:r>
          </w:p>
        </w:tc>
        <w:tc>
          <w:tcPr>
            <w:tcW w:w="920" w:type="pct"/>
            <w:tcBorders>
              <w:top w:val="nil"/>
              <w:bottom w:val="single" w:sz="18" w:space="0" w:color="auto"/>
            </w:tcBorders>
            <w:shd w:val="clear" w:color="auto" w:fill="FFFFFF" w:themeFill="background1"/>
          </w:tcPr>
          <w:p w14:paraId="763A8A44" w14:textId="13E426E6" w:rsidR="00017199" w:rsidRPr="00017199" w:rsidRDefault="00017199" w:rsidP="00FA17B1">
            <w:pPr>
              <w:spacing w:after="0" w:line="240" w:lineRule="auto"/>
              <w:contextualSpacing/>
              <w:jc w:val="both"/>
              <w:rPr>
                <w:color w:val="000000" w:themeColor="text1"/>
              </w:rPr>
            </w:pPr>
            <w:r w:rsidRPr="00017199">
              <w:rPr>
                <w:color w:val="010205"/>
              </w:rPr>
              <w:t>5</w:t>
            </w:r>
          </w:p>
        </w:tc>
        <w:tc>
          <w:tcPr>
            <w:tcW w:w="631" w:type="pct"/>
            <w:tcBorders>
              <w:top w:val="nil"/>
              <w:bottom w:val="single" w:sz="18" w:space="0" w:color="auto"/>
            </w:tcBorders>
            <w:shd w:val="clear" w:color="auto" w:fill="FFFFFF" w:themeFill="background1"/>
          </w:tcPr>
          <w:p w14:paraId="3ED757ED" w14:textId="32B4F4C3" w:rsidR="00017199" w:rsidRPr="00017199" w:rsidRDefault="00017199" w:rsidP="00FA17B1">
            <w:pPr>
              <w:spacing w:after="0" w:line="240" w:lineRule="auto"/>
              <w:contextualSpacing/>
              <w:jc w:val="both"/>
              <w:rPr>
                <w:color w:val="000000" w:themeColor="text1"/>
              </w:rPr>
            </w:pPr>
            <w:r w:rsidRPr="00017199">
              <w:rPr>
                <w:color w:val="010205"/>
              </w:rPr>
              <w:t>4.18</w:t>
            </w:r>
          </w:p>
        </w:tc>
        <w:tc>
          <w:tcPr>
            <w:tcW w:w="874" w:type="pct"/>
            <w:tcBorders>
              <w:top w:val="nil"/>
              <w:bottom w:val="single" w:sz="18" w:space="0" w:color="auto"/>
            </w:tcBorders>
            <w:shd w:val="clear" w:color="auto" w:fill="FFFFFF" w:themeFill="background1"/>
          </w:tcPr>
          <w:p w14:paraId="6654F770" w14:textId="631EA0F3" w:rsidR="00017199" w:rsidRPr="00017199" w:rsidRDefault="00017199" w:rsidP="00FA17B1">
            <w:pPr>
              <w:spacing w:after="0" w:line="240" w:lineRule="auto"/>
              <w:contextualSpacing/>
              <w:jc w:val="both"/>
              <w:rPr>
                <w:color w:val="000000" w:themeColor="text1"/>
              </w:rPr>
            </w:pPr>
            <w:r w:rsidRPr="00017199">
              <w:rPr>
                <w:color w:val="010205"/>
              </w:rPr>
              <w:t>.798</w:t>
            </w:r>
          </w:p>
        </w:tc>
      </w:tr>
    </w:tbl>
    <w:p w14:paraId="516612E8" w14:textId="77777777" w:rsidR="007129EF" w:rsidRPr="007A71C9" w:rsidRDefault="007129EF" w:rsidP="00FA17B1">
      <w:pPr>
        <w:autoSpaceDE w:val="0"/>
        <w:autoSpaceDN w:val="0"/>
        <w:adjustRightInd w:val="0"/>
        <w:spacing w:line="240" w:lineRule="auto"/>
        <w:jc w:val="both"/>
        <w:rPr>
          <w:b/>
          <w:bCs/>
        </w:rPr>
      </w:pPr>
      <w:r w:rsidRPr="007A71C9">
        <w:rPr>
          <w:b/>
          <w:bCs/>
        </w:rPr>
        <w:t>Source: Field data (2025)</w:t>
      </w:r>
    </w:p>
    <w:p w14:paraId="1FE583B4" w14:textId="00AA7745" w:rsidR="006F4540" w:rsidRPr="007A71C9" w:rsidRDefault="006F4540" w:rsidP="00FA17B1">
      <w:pPr>
        <w:pStyle w:val="Heading2"/>
        <w:jc w:val="both"/>
      </w:pPr>
      <w:r w:rsidRPr="007A71C9">
        <w:t xml:space="preserve"> Correlation analysis</w:t>
      </w:r>
      <w:bookmarkEnd w:id="0"/>
    </w:p>
    <w:p w14:paraId="42FA4909" w14:textId="3A1A495F" w:rsidR="006F4540" w:rsidRDefault="006F4540" w:rsidP="00FA17B1">
      <w:pPr>
        <w:spacing w:line="240" w:lineRule="auto"/>
        <w:jc w:val="both"/>
      </w:pPr>
      <w:r w:rsidRPr="007A71C9">
        <w:t xml:space="preserve">The study used the Pearson pairwise correlation to test the nature and the strength of the relationship between the variables. Based on table </w:t>
      </w:r>
      <w:r w:rsidR="00AB2D58">
        <w:t>V,</w:t>
      </w:r>
      <w:r w:rsidRPr="007A71C9">
        <w:t xml:space="preserve"> the correlation of detection and prevention of fraud with optimism, (r= .326, p&lt;0.05) innovativeness (r=,.429 p&lt;0.05). However, the correlation between detection and prevention of fraud with discomfort (r=.-.055, p&lt;0.05) and insecurity (r=-.127, p&lt;0.05) was negative and significant.  Furthermore, all the coefficients were below 0.8, which confirms that the predictors variables did not suffer from multicollinearity.</w:t>
      </w:r>
    </w:p>
    <w:p w14:paraId="16D0C466" w14:textId="7D393225" w:rsidR="006F4540" w:rsidRPr="00D7349D" w:rsidRDefault="006F4540" w:rsidP="00FA17B1">
      <w:pPr>
        <w:pStyle w:val="Caption"/>
        <w:jc w:val="both"/>
        <w:rPr>
          <w:b/>
          <w:i w:val="0"/>
          <w:iCs w:val="0"/>
          <w:color w:val="auto"/>
          <w:sz w:val="24"/>
          <w:szCs w:val="24"/>
        </w:rPr>
      </w:pPr>
      <w:bookmarkStart w:id="4" w:name="_Toc203399698"/>
      <w:r w:rsidRPr="00D7349D">
        <w:rPr>
          <w:b/>
          <w:i w:val="0"/>
          <w:iCs w:val="0"/>
          <w:color w:val="auto"/>
          <w:sz w:val="24"/>
          <w:szCs w:val="24"/>
        </w:rPr>
        <w:t xml:space="preserve">Table </w:t>
      </w:r>
      <w:r w:rsidR="00AB2D58">
        <w:rPr>
          <w:b/>
          <w:i w:val="0"/>
          <w:iCs w:val="0"/>
          <w:color w:val="auto"/>
          <w:sz w:val="24"/>
          <w:szCs w:val="24"/>
        </w:rPr>
        <w:t>V</w:t>
      </w:r>
      <w:r w:rsidRPr="00D7349D">
        <w:rPr>
          <w:b/>
          <w:i w:val="0"/>
          <w:iCs w:val="0"/>
          <w:color w:val="auto"/>
          <w:sz w:val="24"/>
          <w:szCs w:val="24"/>
        </w:rPr>
        <w:t>: Correlation Analysis</w:t>
      </w:r>
      <w:bookmarkEnd w:id="4"/>
    </w:p>
    <w:tbl>
      <w:tblPr>
        <w:tblW w:w="87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817"/>
        <w:gridCol w:w="2217"/>
        <w:gridCol w:w="1142"/>
        <w:gridCol w:w="1142"/>
        <w:gridCol w:w="1142"/>
        <w:gridCol w:w="1142"/>
        <w:gridCol w:w="1142"/>
      </w:tblGrid>
      <w:tr w:rsidR="00133A72" w:rsidRPr="007A71C9" w14:paraId="48866754" w14:textId="77777777" w:rsidTr="00A724EE">
        <w:trPr>
          <w:cantSplit/>
          <w:trHeight w:val="314"/>
        </w:trPr>
        <w:tc>
          <w:tcPr>
            <w:tcW w:w="3034" w:type="dxa"/>
            <w:gridSpan w:val="2"/>
            <w:tcBorders>
              <w:top w:val="single" w:sz="18" w:space="0" w:color="auto"/>
              <w:left w:val="nil"/>
              <w:bottom w:val="single" w:sz="18" w:space="0" w:color="auto"/>
              <w:right w:val="nil"/>
            </w:tcBorders>
            <w:shd w:val="clear" w:color="auto" w:fill="FFFFFF" w:themeFill="background1"/>
            <w:vAlign w:val="bottom"/>
          </w:tcPr>
          <w:p w14:paraId="040E1568"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single" w:sz="18" w:space="0" w:color="auto"/>
              <w:left w:val="nil"/>
              <w:bottom w:val="single" w:sz="18" w:space="0" w:color="auto"/>
              <w:right w:val="nil"/>
            </w:tcBorders>
            <w:shd w:val="clear" w:color="auto" w:fill="FFFFFF" w:themeFill="background1"/>
            <w:vAlign w:val="bottom"/>
          </w:tcPr>
          <w:p w14:paraId="2B57DA13" w14:textId="184E36FA" w:rsidR="00133A72" w:rsidRPr="007A71C9" w:rsidRDefault="009B3C1A" w:rsidP="00FA17B1">
            <w:pPr>
              <w:autoSpaceDE w:val="0"/>
              <w:autoSpaceDN w:val="0"/>
              <w:adjustRightInd w:val="0"/>
              <w:spacing w:after="0" w:line="240" w:lineRule="auto"/>
              <w:ind w:left="60" w:right="60"/>
              <w:jc w:val="both"/>
              <w:rPr>
                <w:color w:val="000000" w:themeColor="text1"/>
              </w:rPr>
            </w:pPr>
            <w:r>
              <w:rPr>
                <w:color w:val="000000" w:themeColor="text1"/>
              </w:rPr>
              <w:t>FDP</w:t>
            </w:r>
          </w:p>
        </w:tc>
        <w:tc>
          <w:tcPr>
            <w:tcW w:w="1142" w:type="dxa"/>
            <w:tcBorders>
              <w:top w:val="single" w:sz="18" w:space="0" w:color="auto"/>
              <w:left w:val="nil"/>
              <w:bottom w:val="single" w:sz="18" w:space="0" w:color="auto"/>
              <w:right w:val="nil"/>
            </w:tcBorders>
            <w:shd w:val="clear" w:color="auto" w:fill="FFFFFF" w:themeFill="background1"/>
            <w:vAlign w:val="bottom"/>
          </w:tcPr>
          <w:p w14:paraId="6455D395" w14:textId="4834D137" w:rsidR="00133A72" w:rsidRPr="007A71C9" w:rsidRDefault="009B3C1A" w:rsidP="00FA17B1">
            <w:pPr>
              <w:autoSpaceDE w:val="0"/>
              <w:autoSpaceDN w:val="0"/>
              <w:adjustRightInd w:val="0"/>
              <w:spacing w:after="0" w:line="240" w:lineRule="auto"/>
              <w:ind w:left="60" w:right="60"/>
              <w:jc w:val="both"/>
              <w:rPr>
                <w:color w:val="000000" w:themeColor="text1"/>
              </w:rPr>
            </w:pPr>
            <w:r>
              <w:rPr>
                <w:color w:val="000000" w:themeColor="text1"/>
              </w:rPr>
              <w:t>TOP</w:t>
            </w:r>
          </w:p>
        </w:tc>
        <w:tc>
          <w:tcPr>
            <w:tcW w:w="1142" w:type="dxa"/>
            <w:tcBorders>
              <w:top w:val="single" w:sz="18" w:space="0" w:color="auto"/>
              <w:left w:val="nil"/>
              <w:bottom w:val="single" w:sz="18" w:space="0" w:color="auto"/>
              <w:right w:val="nil"/>
            </w:tcBorders>
            <w:shd w:val="clear" w:color="auto" w:fill="FFFFFF" w:themeFill="background1"/>
            <w:vAlign w:val="bottom"/>
          </w:tcPr>
          <w:p w14:paraId="4BA2DC4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V</w:t>
            </w:r>
          </w:p>
        </w:tc>
        <w:tc>
          <w:tcPr>
            <w:tcW w:w="1142" w:type="dxa"/>
            <w:tcBorders>
              <w:top w:val="single" w:sz="18" w:space="0" w:color="auto"/>
              <w:left w:val="nil"/>
              <w:bottom w:val="single" w:sz="18" w:space="0" w:color="auto"/>
              <w:right w:val="nil"/>
            </w:tcBorders>
            <w:shd w:val="clear" w:color="auto" w:fill="FFFFFF" w:themeFill="background1"/>
            <w:vAlign w:val="bottom"/>
          </w:tcPr>
          <w:p w14:paraId="41EAB31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DIS</w:t>
            </w:r>
          </w:p>
        </w:tc>
        <w:tc>
          <w:tcPr>
            <w:tcW w:w="1142" w:type="dxa"/>
            <w:tcBorders>
              <w:top w:val="single" w:sz="18" w:space="0" w:color="auto"/>
              <w:left w:val="nil"/>
              <w:bottom w:val="single" w:sz="18" w:space="0" w:color="auto"/>
              <w:right w:val="single" w:sz="8" w:space="0" w:color="E0E0E0"/>
            </w:tcBorders>
            <w:shd w:val="clear" w:color="auto" w:fill="FFFFFF" w:themeFill="background1"/>
            <w:vAlign w:val="bottom"/>
          </w:tcPr>
          <w:p w14:paraId="63E564E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S</w:t>
            </w:r>
          </w:p>
        </w:tc>
      </w:tr>
      <w:tr w:rsidR="00133A72" w:rsidRPr="007A71C9" w14:paraId="18FF2C20" w14:textId="77777777" w:rsidTr="00A724EE">
        <w:trPr>
          <w:cantSplit/>
          <w:trHeight w:val="314"/>
        </w:trPr>
        <w:tc>
          <w:tcPr>
            <w:tcW w:w="817" w:type="dxa"/>
            <w:vMerge w:val="restart"/>
            <w:tcBorders>
              <w:top w:val="single" w:sz="18" w:space="0" w:color="auto"/>
              <w:left w:val="nil"/>
              <w:bottom w:val="nil"/>
              <w:right w:val="nil"/>
            </w:tcBorders>
            <w:shd w:val="clear" w:color="auto" w:fill="FFFFFF" w:themeFill="background1"/>
          </w:tcPr>
          <w:p w14:paraId="6736DB81" w14:textId="67D1ABB1"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F</w:t>
            </w:r>
            <w:r w:rsidR="009B3C1A">
              <w:rPr>
                <w:color w:val="000000" w:themeColor="text1"/>
              </w:rPr>
              <w:t>DP</w:t>
            </w:r>
          </w:p>
        </w:tc>
        <w:tc>
          <w:tcPr>
            <w:tcW w:w="2217" w:type="dxa"/>
            <w:tcBorders>
              <w:top w:val="single" w:sz="18" w:space="0" w:color="auto"/>
              <w:left w:val="nil"/>
              <w:bottom w:val="nil"/>
              <w:right w:val="nil"/>
            </w:tcBorders>
            <w:shd w:val="clear" w:color="auto" w:fill="FFFFFF" w:themeFill="background1"/>
          </w:tcPr>
          <w:p w14:paraId="3E8FC37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single" w:sz="18" w:space="0" w:color="auto"/>
              <w:left w:val="nil"/>
              <w:bottom w:val="nil"/>
              <w:right w:val="nil"/>
            </w:tcBorders>
            <w:shd w:val="clear" w:color="auto" w:fill="FFFFFF" w:themeFill="background1"/>
          </w:tcPr>
          <w:p w14:paraId="2C4ACA1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single" w:sz="18" w:space="0" w:color="auto"/>
              <w:left w:val="nil"/>
              <w:bottom w:val="nil"/>
              <w:right w:val="nil"/>
            </w:tcBorders>
            <w:shd w:val="clear" w:color="auto" w:fill="FFFFFF" w:themeFill="background1"/>
          </w:tcPr>
          <w:p w14:paraId="4C383CC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single" w:sz="18" w:space="0" w:color="auto"/>
              <w:left w:val="nil"/>
              <w:bottom w:val="nil"/>
              <w:right w:val="nil"/>
            </w:tcBorders>
            <w:shd w:val="clear" w:color="auto" w:fill="FFFFFF" w:themeFill="background1"/>
          </w:tcPr>
          <w:p w14:paraId="2480AFB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single" w:sz="18" w:space="0" w:color="auto"/>
              <w:left w:val="nil"/>
              <w:bottom w:val="nil"/>
              <w:right w:val="nil"/>
            </w:tcBorders>
            <w:shd w:val="clear" w:color="auto" w:fill="FFFFFF" w:themeFill="background1"/>
          </w:tcPr>
          <w:p w14:paraId="77E2620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single" w:sz="18" w:space="0" w:color="auto"/>
              <w:left w:val="nil"/>
              <w:bottom w:val="nil"/>
              <w:right w:val="nil"/>
            </w:tcBorders>
            <w:shd w:val="clear" w:color="auto" w:fill="FFFFFF" w:themeFill="background1"/>
          </w:tcPr>
          <w:p w14:paraId="42D8E47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7752542D" w14:textId="77777777" w:rsidTr="00A724EE">
        <w:trPr>
          <w:cantSplit/>
          <w:trHeight w:val="141"/>
        </w:trPr>
        <w:tc>
          <w:tcPr>
            <w:tcW w:w="817" w:type="dxa"/>
            <w:vMerge/>
            <w:tcBorders>
              <w:top w:val="nil"/>
              <w:left w:val="nil"/>
              <w:bottom w:val="nil"/>
              <w:right w:val="nil"/>
            </w:tcBorders>
            <w:shd w:val="clear" w:color="auto" w:fill="FFFFFF" w:themeFill="background1"/>
          </w:tcPr>
          <w:p w14:paraId="104C7AF4"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6115A66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vAlign w:val="center"/>
          </w:tcPr>
          <w:p w14:paraId="169C9282"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0FAD52B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074A963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53707E4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1DA8AD7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445782C1" w14:textId="77777777" w:rsidTr="00A724EE">
        <w:trPr>
          <w:cantSplit/>
          <w:trHeight w:val="141"/>
        </w:trPr>
        <w:tc>
          <w:tcPr>
            <w:tcW w:w="817" w:type="dxa"/>
            <w:vMerge/>
            <w:tcBorders>
              <w:top w:val="nil"/>
              <w:left w:val="nil"/>
              <w:bottom w:val="nil"/>
              <w:right w:val="nil"/>
            </w:tcBorders>
            <w:shd w:val="clear" w:color="auto" w:fill="FFFFFF" w:themeFill="background1"/>
          </w:tcPr>
          <w:p w14:paraId="2C74477F"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03E7A47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689C133C"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469AC7A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3AE9355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1FB134BC"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6C40E51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410586D9"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6C400891" w14:textId="32DADD2D" w:rsidR="00133A72" w:rsidRPr="007A71C9" w:rsidRDefault="009B3C1A" w:rsidP="00FA17B1">
            <w:pPr>
              <w:autoSpaceDE w:val="0"/>
              <w:autoSpaceDN w:val="0"/>
              <w:adjustRightInd w:val="0"/>
              <w:spacing w:after="0" w:line="240" w:lineRule="auto"/>
              <w:ind w:left="60" w:right="60"/>
              <w:jc w:val="both"/>
              <w:rPr>
                <w:color w:val="000000" w:themeColor="text1"/>
              </w:rPr>
            </w:pPr>
            <w:r>
              <w:rPr>
                <w:color w:val="000000" w:themeColor="text1"/>
              </w:rPr>
              <w:t>TOP</w:t>
            </w:r>
          </w:p>
        </w:tc>
        <w:tc>
          <w:tcPr>
            <w:tcW w:w="2217" w:type="dxa"/>
            <w:tcBorders>
              <w:top w:val="nil"/>
              <w:left w:val="nil"/>
              <w:bottom w:val="nil"/>
              <w:right w:val="nil"/>
            </w:tcBorders>
            <w:shd w:val="clear" w:color="auto" w:fill="FFFFFF" w:themeFill="background1"/>
          </w:tcPr>
          <w:p w14:paraId="6F95967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58B938F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26</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54CAC2A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nil"/>
              <w:left w:val="nil"/>
              <w:bottom w:val="nil"/>
              <w:right w:val="nil"/>
            </w:tcBorders>
            <w:shd w:val="clear" w:color="auto" w:fill="FFFFFF" w:themeFill="background1"/>
          </w:tcPr>
          <w:p w14:paraId="01997A1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77EDE23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7C0CC06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743AAF4A" w14:textId="77777777" w:rsidTr="00A724EE">
        <w:trPr>
          <w:cantSplit/>
          <w:trHeight w:val="141"/>
        </w:trPr>
        <w:tc>
          <w:tcPr>
            <w:tcW w:w="817" w:type="dxa"/>
            <w:vMerge/>
            <w:tcBorders>
              <w:top w:val="nil"/>
              <w:left w:val="nil"/>
              <w:bottom w:val="nil"/>
              <w:right w:val="nil"/>
            </w:tcBorders>
            <w:shd w:val="clear" w:color="auto" w:fill="FFFFFF" w:themeFill="background1"/>
          </w:tcPr>
          <w:p w14:paraId="0C13099A"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5164197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0831866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vAlign w:val="center"/>
          </w:tcPr>
          <w:p w14:paraId="6EFE02A5"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21B85CF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38D4493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4309FE7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67CDAEEA" w14:textId="77777777" w:rsidTr="00A724EE">
        <w:trPr>
          <w:cantSplit/>
          <w:trHeight w:val="141"/>
        </w:trPr>
        <w:tc>
          <w:tcPr>
            <w:tcW w:w="817" w:type="dxa"/>
            <w:vMerge/>
            <w:tcBorders>
              <w:top w:val="nil"/>
              <w:left w:val="nil"/>
              <w:bottom w:val="nil"/>
              <w:right w:val="nil"/>
            </w:tcBorders>
            <w:shd w:val="clear" w:color="auto" w:fill="FFFFFF" w:themeFill="background1"/>
          </w:tcPr>
          <w:p w14:paraId="0A6393E9"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292E060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65A9C66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3D2C6BE7"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6C344FA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2DE00E7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079699A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7FB53525"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58BC3AB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V</w:t>
            </w:r>
          </w:p>
        </w:tc>
        <w:tc>
          <w:tcPr>
            <w:tcW w:w="2217" w:type="dxa"/>
            <w:tcBorders>
              <w:top w:val="nil"/>
              <w:left w:val="nil"/>
              <w:bottom w:val="nil"/>
              <w:right w:val="nil"/>
            </w:tcBorders>
            <w:shd w:val="clear" w:color="auto" w:fill="FFFFFF" w:themeFill="background1"/>
          </w:tcPr>
          <w:p w14:paraId="4824A9E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4196408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429</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3C367DC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244</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1184AD2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nil"/>
              <w:left w:val="nil"/>
              <w:bottom w:val="nil"/>
              <w:right w:val="nil"/>
            </w:tcBorders>
            <w:shd w:val="clear" w:color="auto" w:fill="FFFFFF" w:themeFill="background1"/>
          </w:tcPr>
          <w:p w14:paraId="29F3E49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0C9682B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50834488" w14:textId="77777777" w:rsidTr="00A724EE">
        <w:trPr>
          <w:cantSplit/>
          <w:trHeight w:val="141"/>
        </w:trPr>
        <w:tc>
          <w:tcPr>
            <w:tcW w:w="817" w:type="dxa"/>
            <w:vMerge/>
            <w:tcBorders>
              <w:top w:val="nil"/>
              <w:left w:val="nil"/>
              <w:bottom w:val="nil"/>
              <w:right w:val="nil"/>
            </w:tcBorders>
            <w:shd w:val="clear" w:color="auto" w:fill="FFFFFF" w:themeFill="background1"/>
          </w:tcPr>
          <w:p w14:paraId="65C4C6A6"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4905B20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7A8BD40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tcPr>
          <w:p w14:paraId="61527C7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vAlign w:val="center"/>
          </w:tcPr>
          <w:p w14:paraId="347EC72A"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7EAB647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103AB4C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5A62CB09" w14:textId="77777777" w:rsidTr="00A724EE">
        <w:trPr>
          <w:cantSplit/>
          <w:trHeight w:val="141"/>
        </w:trPr>
        <w:tc>
          <w:tcPr>
            <w:tcW w:w="817" w:type="dxa"/>
            <w:vMerge/>
            <w:tcBorders>
              <w:top w:val="nil"/>
              <w:left w:val="nil"/>
              <w:bottom w:val="nil"/>
              <w:right w:val="nil"/>
            </w:tcBorders>
            <w:shd w:val="clear" w:color="auto" w:fill="FFFFFF" w:themeFill="background1"/>
          </w:tcPr>
          <w:p w14:paraId="56E8E5CE"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3FC4E5D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7FB2CA1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0900A64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78F7F9C9"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5C3687D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c>
          <w:tcPr>
            <w:tcW w:w="1142" w:type="dxa"/>
            <w:tcBorders>
              <w:top w:val="nil"/>
              <w:left w:val="nil"/>
              <w:bottom w:val="nil"/>
              <w:right w:val="nil"/>
            </w:tcBorders>
            <w:shd w:val="clear" w:color="auto" w:fill="FFFFFF" w:themeFill="background1"/>
          </w:tcPr>
          <w:p w14:paraId="3306D5D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56D15128"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1B1410C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DIS</w:t>
            </w:r>
          </w:p>
        </w:tc>
        <w:tc>
          <w:tcPr>
            <w:tcW w:w="2217" w:type="dxa"/>
            <w:tcBorders>
              <w:top w:val="nil"/>
              <w:left w:val="nil"/>
              <w:bottom w:val="nil"/>
              <w:right w:val="nil"/>
            </w:tcBorders>
            <w:shd w:val="clear" w:color="auto" w:fill="FFFFFF" w:themeFill="background1"/>
          </w:tcPr>
          <w:p w14:paraId="6BD398F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2F9F7E2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55</w:t>
            </w:r>
          </w:p>
        </w:tc>
        <w:tc>
          <w:tcPr>
            <w:tcW w:w="1142" w:type="dxa"/>
            <w:tcBorders>
              <w:top w:val="nil"/>
              <w:left w:val="nil"/>
              <w:bottom w:val="nil"/>
              <w:right w:val="nil"/>
            </w:tcBorders>
            <w:shd w:val="clear" w:color="auto" w:fill="FFFFFF" w:themeFill="background1"/>
          </w:tcPr>
          <w:p w14:paraId="14B6F93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40</w:t>
            </w:r>
          </w:p>
        </w:tc>
        <w:tc>
          <w:tcPr>
            <w:tcW w:w="1142" w:type="dxa"/>
            <w:tcBorders>
              <w:top w:val="nil"/>
              <w:left w:val="nil"/>
              <w:bottom w:val="nil"/>
              <w:right w:val="nil"/>
            </w:tcBorders>
            <w:shd w:val="clear" w:color="auto" w:fill="FFFFFF" w:themeFill="background1"/>
          </w:tcPr>
          <w:p w14:paraId="4A84113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5</w:t>
            </w:r>
          </w:p>
        </w:tc>
        <w:tc>
          <w:tcPr>
            <w:tcW w:w="1142" w:type="dxa"/>
            <w:tcBorders>
              <w:top w:val="nil"/>
              <w:left w:val="nil"/>
              <w:bottom w:val="nil"/>
              <w:right w:val="nil"/>
            </w:tcBorders>
            <w:shd w:val="clear" w:color="auto" w:fill="FFFFFF" w:themeFill="background1"/>
          </w:tcPr>
          <w:p w14:paraId="4795617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c>
          <w:tcPr>
            <w:tcW w:w="1142" w:type="dxa"/>
            <w:tcBorders>
              <w:top w:val="nil"/>
              <w:left w:val="nil"/>
              <w:bottom w:val="nil"/>
              <w:right w:val="nil"/>
            </w:tcBorders>
            <w:shd w:val="clear" w:color="auto" w:fill="FFFFFF" w:themeFill="background1"/>
          </w:tcPr>
          <w:p w14:paraId="48C80C8F"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1604DE8B" w14:textId="77777777" w:rsidTr="00A724EE">
        <w:trPr>
          <w:cantSplit/>
          <w:trHeight w:val="141"/>
        </w:trPr>
        <w:tc>
          <w:tcPr>
            <w:tcW w:w="817" w:type="dxa"/>
            <w:vMerge/>
            <w:tcBorders>
              <w:top w:val="nil"/>
              <w:left w:val="nil"/>
              <w:bottom w:val="nil"/>
              <w:right w:val="nil"/>
            </w:tcBorders>
            <w:shd w:val="clear" w:color="auto" w:fill="FFFFFF" w:themeFill="background1"/>
          </w:tcPr>
          <w:p w14:paraId="37235B1A"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626AB9AD"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33621BC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39</w:t>
            </w:r>
          </w:p>
        </w:tc>
        <w:tc>
          <w:tcPr>
            <w:tcW w:w="1142" w:type="dxa"/>
            <w:tcBorders>
              <w:top w:val="nil"/>
              <w:left w:val="nil"/>
              <w:bottom w:val="nil"/>
              <w:right w:val="nil"/>
            </w:tcBorders>
            <w:shd w:val="clear" w:color="auto" w:fill="FFFFFF" w:themeFill="background1"/>
          </w:tcPr>
          <w:p w14:paraId="55CFA942"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490</w:t>
            </w:r>
          </w:p>
        </w:tc>
        <w:tc>
          <w:tcPr>
            <w:tcW w:w="1142" w:type="dxa"/>
            <w:tcBorders>
              <w:top w:val="nil"/>
              <w:left w:val="nil"/>
              <w:bottom w:val="nil"/>
              <w:right w:val="nil"/>
            </w:tcBorders>
            <w:shd w:val="clear" w:color="auto" w:fill="FFFFFF" w:themeFill="background1"/>
          </w:tcPr>
          <w:p w14:paraId="1A9D2345"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935</w:t>
            </w:r>
          </w:p>
        </w:tc>
        <w:tc>
          <w:tcPr>
            <w:tcW w:w="1142" w:type="dxa"/>
            <w:tcBorders>
              <w:top w:val="nil"/>
              <w:left w:val="nil"/>
              <w:bottom w:val="nil"/>
              <w:right w:val="nil"/>
            </w:tcBorders>
            <w:shd w:val="clear" w:color="auto" w:fill="FFFFFF" w:themeFill="background1"/>
            <w:vAlign w:val="center"/>
          </w:tcPr>
          <w:p w14:paraId="195EBCD3"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1142" w:type="dxa"/>
            <w:tcBorders>
              <w:top w:val="nil"/>
              <w:left w:val="nil"/>
              <w:bottom w:val="nil"/>
              <w:right w:val="nil"/>
            </w:tcBorders>
            <w:shd w:val="clear" w:color="auto" w:fill="FFFFFF" w:themeFill="background1"/>
          </w:tcPr>
          <w:p w14:paraId="627EAB5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27FAE8AA" w14:textId="77777777" w:rsidTr="00A724EE">
        <w:trPr>
          <w:cantSplit/>
          <w:trHeight w:val="141"/>
        </w:trPr>
        <w:tc>
          <w:tcPr>
            <w:tcW w:w="817" w:type="dxa"/>
            <w:vMerge/>
            <w:tcBorders>
              <w:top w:val="nil"/>
              <w:left w:val="nil"/>
              <w:bottom w:val="nil"/>
              <w:right w:val="nil"/>
            </w:tcBorders>
            <w:shd w:val="clear" w:color="auto" w:fill="FFFFFF" w:themeFill="background1"/>
          </w:tcPr>
          <w:p w14:paraId="53DA3DEE"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7686BF9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nil"/>
              <w:right w:val="nil"/>
            </w:tcBorders>
            <w:shd w:val="clear" w:color="auto" w:fill="FFFFFF" w:themeFill="background1"/>
          </w:tcPr>
          <w:p w14:paraId="2A709517"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3C1464C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756BF75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49FBDF6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nil"/>
              <w:right w:val="nil"/>
            </w:tcBorders>
            <w:shd w:val="clear" w:color="auto" w:fill="FFFFFF" w:themeFill="background1"/>
          </w:tcPr>
          <w:p w14:paraId="5EB556F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p>
        </w:tc>
      </w:tr>
      <w:tr w:rsidR="00133A72" w:rsidRPr="007A71C9" w14:paraId="13550BF4" w14:textId="77777777" w:rsidTr="00A724EE">
        <w:trPr>
          <w:cantSplit/>
          <w:trHeight w:val="314"/>
        </w:trPr>
        <w:tc>
          <w:tcPr>
            <w:tcW w:w="817" w:type="dxa"/>
            <w:vMerge w:val="restart"/>
            <w:tcBorders>
              <w:top w:val="nil"/>
              <w:left w:val="nil"/>
              <w:bottom w:val="nil"/>
              <w:right w:val="nil"/>
            </w:tcBorders>
            <w:shd w:val="clear" w:color="auto" w:fill="FFFFFF" w:themeFill="background1"/>
          </w:tcPr>
          <w:p w14:paraId="5FBC911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INS</w:t>
            </w:r>
          </w:p>
        </w:tc>
        <w:tc>
          <w:tcPr>
            <w:tcW w:w="2217" w:type="dxa"/>
            <w:tcBorders>
              <w:top w:val="nil"/>
              <w:left w:val="nil"/>
              <w:bottom w:val="nil"/>
              <w:right w:val="nil"/>
            </w:tcBorders>
            <w:shd w:val="clear" w:color="auto" w:fill="FFFFFF" w:themeFill="background1"/>
          </w:tcPr>
          <w:p w14:paraId="6017A05C"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Pearson Correlation</w:t>
            </w:r>
          </w:p>
        </w:tc>
        <w:tc>
          <w:tcPr>
            <w:tcW w:w="1142" w:type="dxa"/>
            <w:tcBorders>
              <w:top w:val="nil"/>
              <w:left w:val="nil"/>
              <w:bottom w:val="nil"/>
              <w:right w:val="nil"/>
            </w:tcBorders>
            <w:shd w:val="clear" w:color="auto" w:fill="FFFFFF" w:themeFill="background1"/>
          </w:tcPr>
          <w:p w14:paraId="056FC45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27</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2BCAF134"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81</w:t>
            </w:r>
          </w:p>
        </w:tc>
        <w:tc>
          <w:tcPr>
            <w:tcW w:w="1142" w:type="dxa"/>
            <w:tcBorders>
              <w:top w:val="nil"/>
              <w:left w:val="nil"/>
              <w:bottom w:val="nil"/>
              <w:right w:val="nil"/>
            </w:tcBorders>
            <w:shd w:val="clear" w:color="auto" w:fill="FFFFFF" w:themeFill="background1"/>
          </w:tcPr>
          <w:p w14:paraId="23941DF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03</w:t>
            </w:r>
          </w:p>
        </w:tc>
        <w:tc>
          <w:tcPr>
            <w:tcW w:w="1142" w:type="dxa"/>
            <w:tcBorders>
              <w:top w:val="nil"/>
              <w:left w:val="nil"/>
              <w:bottom w:val="nil"/>
              <w:right w:val="nil"/>
            </w:tcBorders>
            <w:shd w:val="clear" w:color="auto" w:fill="FFFFFF" w:themeFill="background1"/>
          </w:tcPr>
          <w:p w14:paraId="044DC6C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13</w:t>
            </w:r>
            <w:r w:rsidRPr="007A71C9">
              <w:rPr>
                <w:color w:val="000000" w:themeColor="text1"/>
                <w:vertAlign w:val="superscript"/>
              </w:rPr>
              <w:t>**</w:t>
            </w:r>
          </w:p>
        </w:tc>
        <w:tc>
          <w:tcPr>
            <w:tcW w:w="1142" w:type="dxa"/>
            <w:tcBorders>
              <w:top w:val="nil"/>
              <w:left w:val="nil"/>
              <w:bottom w:val="nil"/>
              <w:right w:val="nil"/>
            </w:tcBorders>
            <w:shd w:val="clear" w:color="auto" w:fill="FFFFFF" w:themeFill="background1"/>
          </w:tcPr>
          <w:p w14:paraId="36CE7490"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w:t>
            </w:r>
          </w:p>
        </w:tc>
      </w:tr>
      <w:tr w:rsidR="00133A72" w:rsidRPr="007A71C9" w14:paraId="4AE87735" w14:textId="77777777" w:rsidTr="00A724EE">
        <w:trPr>
          <w:cantSplit/>
          <w:trHeight w:val="141"/>
        </w:trPr>
        <w:tc>
          <w:tcPr>
            <w:tcW w:w="817" w:type="dxa"/>
            <w:vMerge/>
            <w:tcBorders>
              <w:top w:val="nil"/>
              <w:left w:val="nil"/>
              <w:bottom w:val="nil"/>
              <w:right w:val="nil"/>
            </w:tcBorders>
            <w:shd w:val="clear" w:color="auto" w:fill="FFFFFF" w:themeFill="background1"/>
          </w:tcPr>
          <w:p w14:paraId="40B853D3"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nil"/>
              <w:right w:val="nil"/>
            </w:tcBorders>
            <w:shd w:val="clear" w:color="auto" w:fill="FFFFFF" w:themeFill="background1"/>
          </w:tcPr>
          <w:p w14:paraId="7A74AAB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Sig. (2-tailed)</w:t>
            </w:r>
          </w:p>
        </w:tc>
        <w:tc>
          <w:tcPr>
            <w:tcW w:w="1142" w:type="dxa"/>
            <w:tcBorders>
              <w:top w:val="nil"/>
              <w:left w:val="nil"/>
              <w:bottom w:val="nil"/>
              <w:right w:val="nil"/>
            </w:tcBorders>
            <w:shd w:val="clear" w:color="auto" w:fill="FFFFFF" w:themeFill="background1"/>
          </w:tcPr>
          <w:p w14:paraId="68C6A30B"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28</w:t>
            </w:r>
          </w:p>
        </w:tc>
        <w:tc>
          <w:tcPr>
            <w:tcW w:w="1142" w:type="dxa"/>
            <w:tcBorders>
              <w:top w:val="nil"/>
              <w:left w:val="nil"/>
              <w:bottom w:val="nil"/>
              <w:right w:val="nil"/>
            </w:tcBorders>
            <w:shd w:val="clear" w:color="auto" w:fill="FFFFFF" w:themeFill="background1"/>
          </w:tcPr>
          <w:p w14:paraId="2769D86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163</w:t>
            </w:r>
          </w:p>
        </w:tc>
        <w:tc>
          <w:tcPr>
            <w:tcW w:w="1142" w:type="dxa"/>
            <w:tcBorders>
              <w:top w:val="nil"/>
              <w:left w:val="nil"/>
              <w:bottom w:val="nil"/>
              <w:right w:val="nil"/>
            </w:tcBorders>
            <w:shd w:val="clear" w:color="auto" w:fill="FFFFFF" w:themeFill="background1"/>
          </w:tcPr>
          <w:p w14:paraId="229FC77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74</w:t>
            </w:r>
          </w:p>
        </w:tc>
        <w:tc>
          <w:tcPr>
            <w:tcW w:w="1142" w:type="dxa"/>
            <w:tcBorders>
              <w:top w:val="nil"/>
              <w:left w:val="nil"/>
              <w:bottom w:val="nil"/>
              <w:right w:val="nil"/>
            </w:tcBorders>
            <w:shd w:val="clear" w:color="auto" w:fill="FFFFFF" w:themeFill="background1"/>
          </w:tcPr>
          <w:p w14:paraId="66B467E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000</w:t>
            </w:r>
          </w:p>
        </w:tc>
        <w:tc>
          <w:tcPr>
            <w:tcW w:w="1142" w:type="dxa"/>
            <w:tcBorders>
              <w:top w:val="nil"/>
              <w:left w:val="nil"/>
              <w:bottom w:val="nil"/>
              <w:right w:val="nil"/>
            </w:tcBorders>
            <w:shd w:val="clear" w:color="auto" w:fill="FFFFFF" w:themeFill="background1"/>
            <w:vAlign w:val="center"/>
          </w:tcPr>
          <w:p w14:paraId="3203589F" w14:textId="77777777" w:rsidR="00133A72" w:rsidRPr="007A71C9" w:rsidRDefault="00133A72" w:rsidP="00FA17B1">
            <w:pPr>
              <w:autoSpaceDE w:val="0"/>
              <w:autoSpaceDN w:val="0"/>
              <w:adjustRightInd w:val="0"/>
              <w:spacing w:after="0" w:line="240" w:lineRule="auto"/>
              <w:jc w:val="both"/>
              <w:rPr>
                <w:color w:val="000000" w:themeColor="text1"/>
              </w:rPr>
            </w:pPr>
          </w:p>
        </w:tc>
      </w:tr>
      <w:tr w:rsidR="00133A72" w:rsidRPr="007A71C9" w14:paraId="5A523FC0" w14:textId="77777777" w:rsidTr="00A724EE">
        <w:trPr>
          <w:cantSplit/>
          <w:trHeight w:val="141"/>
        </w:trPr>
        <w:tc>
          <w:tcPr>
            <w:tcW w:w="817" w:type="dxa"/>
            <w:vMerge/>
            <w:tcBorders>
              <w:top w:val="nil"/>
              <w:left w:val="nil"/>
              <w:bottom w:val="single" w:sz="18" w:space="0" w:color="auto"/>
              <w:right w:val="nil"/>
            </w:tcBorders>
            <w:shd w:val="clear" w:color="auto" w:fill="FFFFFF" w:themeFill="background1"/>
          </w:tcPr>
          <w:p w14:paraId="53320857" w14:textId="77777777" w:rsidR="00133A72" w:rsidRPr="007A71C9" w:rsidRDefault="00133A72" w:rsidP="00FA17B1">
            <w:pPr>
              <w:autoSpaceDE w:val="0"/>
              <w:autoSpaceDN w:val="0"/>
              <w:adjustRightInd w:val="0"/>
              <w:spacing w:after="0" w:line="240" w:lineRule="auto"/>
              <w:jc w:val="both"/>
              <w:rPr>
                <w:color w:val="000000" w:themeColor="text1"/>
              </w:rPr>
            </w:pPr>
          </w:p>
        </w:tc>
        <w:tc>
          <w:tcPr>
            <w:tcW w:w="2217" w:type="dxa"/>
            <w:tcBorders>
              <w:top w:val="nil"/>
              <w:left w:val="nil"/>
              <w:bottom w:val="single" w:sz="18" w:space="0" w:color="auto"/>
              <w:right w:val="nil"/>
            </w:tcBorders>
            <w:shd w:val="clear" w:color="auto" w:fill="FFFFFF" w:themeFill="background1"/>
          </w:tcPr>
          <w:p w14:paraId="4176D483"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N</w:t>
            </w:r>
          </w:p>
        </w:tc>
        <w:tc>
          <w:tcPr>
            <w:tcW w:w="1142" w:type="dxa"/>
            <w:tcBorders>
              <w:top w:val="nil"/>
              <w:left w:val="nil"/>
              <w:bottom w:val="single" w:sz="18" w:space="0" w:color="auto"/>
              <w:right w:val="nil"/>
            </w:tcBorders>
            <w:shd w:val="clear" w:color="auto" w:fill="FFFFFF" w:themeFill="background1"/>
          </w:tcPr>
          <w:p w14:paraId="06C37671"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13A38028"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02782D5E"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5771106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c>
          <w:tcPr>
            <w:tcW w:w="1142" w:type="dxa"/>
            <w:tcBorders>
              <w:top w:val="nil"/>
              <w:left w:val="nil"/>
              <w:bottom w:val="single" w:sz="18" w:space="0" w:color="auto"/>
              <w:right w:val="nil"/>
            </w:tcBorders>
            <w:shd w:val="clear" w:color="auto" w:fill="FFFFFF" w:themeFill="background1"/>
          </w:tcPr>
          <w:p w14:paraId="278FA53A" w14:textId="77777777" w:rsidR="00133A72" w:rsidRPr="007A71C9" w:rsidRDefault="00133A72" w:rsidP="00FA17B1">
            <w:pPr>
              <w:autoSpaceDE w:val="0"/>
              <w:autoSpaceDN w:val="0"/>
              <w:adjustRightInd w:val="0"/>
              <w:spacing w:after="0" w:line="240" w:lineRule="auto"/>
              <w:ind w:left="60" w:right="60"/>
              <w:jc w:val="both"/>
              <w:rPr>
                <w:color w:val="000000" w:themeColor="text1"/>
              </w:rPr>
            </w:pPr>
            <w:r w:rsidRPr="007A71C9">
              <w:rPr>
                <w:color w:val="000000" w:themeColor="text1"/>
              </w:rPr>
              <w:t>302</w:t>
            </w:r>
          </w:p>
        </w:tc>
      </w:tr>
    </w:tbl>
    <w:p w14:paraId="70C8BC29" w14:textId="77777777" w:rsidR="006F4540" w:rsidRPr="007A71C9" w:rsidRDefault="006F4540" w:rsidP="00FA17B1">
      <w:pPr>
        <w:autoSpaceDE w:val="0"/>
        <w:autoSpaceDN w:val="0"/>
        <w:adjustRightInd w:val="0"/>
        <w:spacing w:line="240" w:lineRule="auto"/>
        <w:jc w:val="both"/>
        <w:rPr>
          <w:b/>
          <w:bCs/>
        </w:rPr>
      </w:pPr>
      <w:r w:rsidRPr="007A71C9">
        <w:rPr>
          <w:b/>
          <w:bCs/>
        </w:rPr>
        <w:t>Source: Field data (2025)</w:t>
      </w:r>
    </w:p>
    <w:p w14:paraId="5FE763D5" w14:textId="283E773E" w:rsidR="006F4540" w:rsidRPr="007A71C9" w:rsidRDefault="006F4540" w:rsidP="00FA17B1">
      <w:pPr>
        <w:pStyle w:val="Heading2"/>
        <w:jc w:val="both"/>
      </w:pPr>
      <w:bookmarkStart w:id="5" w:name="_Toc203402585"/>
      <w:r w:rsidRPr="007A71C9">
        <w:lastRenderedPageBreak/>
        <w:t xml:space="preserve"> Regression Results</w:t>
      </w:r>
      <w:bookmarkEnd w:id="5"/>
    </w:p>
    <w:p w14:paraId="0816C9EB" w14:textId="0499067C" w:rsidR="008070AD" w:rsidRDefault="006F4540" w:rsidP="00FA17B1">
      <w:pPr>
        <w:spacing w:line="240" w:lineRule="auto"/>
        <w:jc w:val="both"/>
      </w:pPr>
      <w:r w:rsidRPr="007A71C9">
        <w:t xml:space="preserve">The study used multiple regression results to test for the hypotheses. The model’s summary results shown in table </w:t>
      </w:r>
      <w:r w:rsidR="00AB2D58">
        <w:t>VI</w:t>
      </w:r>
      <w:r w:rsidRPr="007A71C9">
        <w:t xml:space="preserve"> demonstrates that the dimensions of technological readiness (optimism, innovativeness, discomfort and insecurity) explain 27.1% variability in the detection and prevention of fraud among registered commercial banks in Kenya. While variables not considered in the estimation model explains the difference.</w:t>
      </w:r>
      <w:r w:rsidR="008070AD">
        <w:t xml:space="preserve"> While, t</w:t>
      </w:r>
      <w:r w:rsidRPr="007A71C9">
        <w:t xml:space="preserve">he ANOVA results presented </w:t>
      </w:r>
      <w:r w:rsidR="008070AD">
        <w:t>demonstrate that the</w:t>
      </w:r>
      <w:r w:rsidRPr="007A71C9">
        <w:t xml:space="preserve"> p value of 0.000 </w:t>
      </w:r>
      <w:r w:rsidR="008070AD">
        <w:t xml:space="preserve">of </w:t>
      </w:r>
      <w:r w:rsidRPr="007A71C9">
        <w:t xml:space="preserve">the </w:t>
      </w:r>
      <w:proofErr w:type="gramStart"/>
      <w:r w:rsidRPr="007A71C9">
        <w:t>model</w:t>
      </w:r>
      <w:proofErr w:type="gramEnd"/>
      <w:r w:rsidRPr="007A71C9">
        <w:t xml:space="preserve"> is statistically significant. This is further confirmed by the F-value of 27.666 which is greater than the critical value</w:t>
      </w:r>
      <w:r w:rsidR="008070AD">
        <w:t>.</w:t>
      </w:r>
    </w:p>
    <w:p w14:paraId="599097A6" w14:textId="24C1E7C5" w:rsidR="006F4540" w:rsidRDefault="006F4540" w:rsidP="00FA17B1">
      <w:pPr>
        <w:spacing w:line="240" w:lineRule="auto"/>
        <w:jc w:val="both"/>
      </w:pPr>
      <w:r w:rsidRPr="007A71C9">
        <w:t xml:space="preserve">The </w:t>
      </w:r>
      <w:r w:rsidR="008070AD">
        <w:t xml:space="preserve">ordinary least of squares </w:t>
      </w:r>
      <w:r w:rsidRPr="007A71C9">
        <w:t xml:space="preserve">regression results </w:t>
      </w:r>
      <w:r w:rsidR="00FA42C5">
        <w:t xml:space="preserve">are </w:t>
      </w:r>
      <w:r w:rsidRPr="007A71C9">
        <w:t xml:space="preserve">presented in table </w:t>
      </w:r>
      <w:r w:rsidR="00AB2D58">
        <w:t>VI</w:t>
      </w:r>
      <w:r w:rsidR="00FA42C5">
        <w:t>. Based on the findings,</w:t>
      </w:r>
      <w:r w:rsidRPr="007A71C9">
        <w:t xml:space="preserve"> all the predictor variable had a statistically significant effect (at 5% significance level) on detection and prevention of fraud among registered commercial banks in Kenya. Specifically, one unit increase in technological optimism would lead on 0.219 unit increase in detection of fraud. While, one unit increase in innovativeness is likely to lead to 0.395 improvement in detection and prevention of fraud. On the other hand, a unit increase in technological discomfort and security is likely to reduce detection and prevention of fraud by 0.080 and 0.109 respectively.</w:t>
      </w:r>
    </w:p>
    <w:p w14:paraId="71DA75B3" w14:textId="5C841286" w:rsidR="004316AF" w:rsidRPr="004316AF" w:rsidRDefault="004316AF" w:rsidP="00FA17B1">
      <w:pPr>
        <w:autoSpaceDE w:val="0"/>
        <w:autoSpaceDN w:val="0"/>
        <w:adjustRightInd w:val="0"/>
        <w:spacing w:after="0" w:line="240" w:lineRule="auto"/>
        <w:jc w:val="both"/>
      </w:pPr>
      <w:r w:rsidRPr="004316AF">
        <w:t xml:space="preserve">This paper evaluates four hypotheses to assess the effect of technology readiness dimensions—technological optimism, technological innovativeness, technological discomfort, and technological insecurity—on fraud detection </w:t>
      </w:r>
      <w:r w:rsidR="009B3C1A">
        <w:t>and prevention</w:t>
      </w:r>
      <w:r w:rsidRPr="004316AF">
        <w:t xml:space="preserve"> (</w:t>
      </w:r>
      <w:r w:rsidR="009B3C1A">
        <w:t>FDP</w:t>
      </w:r>
      <w:r w:rsidRPr="004316AF">
        <w:t xml:space="preserve">) among registered commercial banks in Kenya. The regression results show that technological optimism exhibits a positive and statistically significant </w:t>
      </w:r>
      <w:r>
        <w:t>relationship</w:t>
      </w:r>
      <w:r w:rsidRPr="004316AF">
        <w:t xml:space="preserve"> with </w:t>
      </w:r>
      <w:r w:rsidR="009B3C1A">
        <w:t>FDP</w:t>
      </w:r>
      <w:r w:rsidRPr="004316AF">
        <w:t xml:space="preserve"> (β = 0.219, t = 4.260, p &lt; .001), validating H1 and indicating that employees who believe technology enhances control and efficiency tend to use fraud</w:t>
      </w:r>
      <w:r w:rsidRPr="004316AF">
        <w:noBreakHyphen/>
        <w:t xml:space="preserve">management tools more effectively (Parasuraman, 2000; Parasuraman &amp; Colby, 2015). Consistent with prior evidence that readiness enablers lift adoption and performance (Blut &amp; Wang, 2020; Lin &amp; Hsieh, 2006), the unstandardized coefficient (B = 0.182, SE = 0.043) suggests that each unit increase in optimism is associated with a substantive improvement in </w:t>
      </w:r>
      <w:r w:rsidR="002A7784">
        <w:t>FDP</w:t>
      </w:r>
      <w:r w:rsidRPr="004316AF">
        <w:t>. Technological innovativeness demonstrates the largest standardized effect (β = 0.395, t = 7.670, p &lt; .001), supporting H2 and aligning with studies that link innovative predispositions to deeper, earlier use of advanced features (e.g., analytics tuning, cross</w:t>
      </w:r>
      <w:r w:rsidRPr="004316AF">
        <w:noBreakHyphen/>
        <w:t>channel linkage analysis) and superior operational outcomes (</w:t>
      </w:r>
      <w:proofErr w:type="spellStart"/>
      <w:r w:rsidRPr="004316AF">
        <w:t>Godoe</w:t>
      </w:r>
      <w:proofErr w:type="spellEnd"/>
      <w:r w:rsidRPr="004316AF">
        <w:t xml:space="preserve"> &amp; Johansen, 2012; Liljander et al., 2006). The unstandardized estimate (B = 0.370, SE = 0.048) underscores this practical significance: a one</w:t>
      </w:r>
      <w:r w:rsidRPr="004316AF">
        <w:noBreakHyphen/>
        <w:t xml:space="preserve">unit rise in innovativeness corresponds to a meaningful gain in </w:t>
      </w:r>
      <w:r w:rsidR="009B3C1A">
        <w:t>FDP</w:t>
      </w:r>
      <w:r w:rsidRPr="004316AF">
        <w:t>, corroborating meta</w:t>
      </w:r>
      <w:r w:rsidRPr="004316AF">
        <w:noBreakHyphen/>
        <w:t xml:space="preserve">analytic findings that readiness enablers are strong predictors of technology-enabled performance (Blut &amp; Wang, 2020). Turning to inhibitors, technological discomfort is negatively and significantly related to </w:t>
      </w:r>
      <w:r w:rsidR="009B3C1A">
        <w:t>FDP</w:t>
      </w:r>
      <w:r w:rsidRPr="004316AF">
        <w:t xml:space="preserve"> (β = –0.125, t = –2.393, p = .017), confirming H3 and echoing evidence that anxiety and overload reduce effective tool use and increase reliance on workarounds that can degrade detection quality (</w:t>
      </w:r>
      <w:proofErr w:type="spellStart"/>
      <w:r w:rsidRPr="004316AF">
        <w:t>Walczuch</w:t>
      </w:r>
      <w:proofErr w:type="spellEnd"/>
      <w:r w:rsidRPr="004316AF">
        <w:t xml:space="preserve"> et al., 2007; Lin &amp; Hsieh, 2006). Likewise, technological insecurity shows a negative and statistically significant effect (β = –0.189, t = –3.580, p &lt; .001), supporting H4 and suggesting that doubts about system reliability or personal risk undermine trust in model outputs, hamper alert triage, and slow time</w:t>
      </w:r>
      <w:r w:rsidRPr="004316AF">
        <w:noBreakHyphen/>
        <w:t>to</w:t>
      </w:r>
      <w:r w:rsidRPr="004316AF">
        <w:noBreakHyphen/>
        <w:t xml:space="preserve">decision in fraud operations (Parasuraman &amp; Colby, 2015; </w:t>
      </w:r>
      <w:proofErr w:type="spellStart"/>
      <w:r w:rsidRPr="004316AF">
        <w:t>Godoe</w:t>
      </w:r>
      <w:proofErr w:type="spellEnd"/>
      <w:r w:rsidRPr="004316AF">
        <w:t xml:space="preserve"> &amp; Johansen, 2012). Taken together, the pattern of coefficients—positive, largest for innovativeness; positive for optimism; negative for discomfort and insecurity—is theoretically coherent within the Technology Readiness Index and practically salient for financial</w:t>
      </w:r>
      <w:r w:rsidRPr="004316AF">
        <w:noBreakHyphen/>
        <w:t xml:space="preserve">crime </w:t>
      </w:r>
      <w:proofErr w:type="spellStart"/>
      <w:r w:rsidRPr="004316AF">
        <w:t>programmes</w:t>
      </w:r>
      <w:proofErr w:type="spellEnd"/>
      <w:r w:rsidRPr="004316AF">
        <w:t xml:space="preserve"> that depend on frontline adoption to translate AI/analytics investment into measurable detection gains (ACFE, 2024; McKinsey &amp; Company, 2025). The significant intercept (B = 1.864, p &lt; .001) indicates a non</w:t>
      </w:r>
      <w:r w:rsidRPr="004316AF">
        <w:noBreakHyphen/>
        <w:t xml:space="preserve">zero baseline of </w:t>
      </w:r>
      <w:r w:rsidR="009B3C1A">
        <w:t>FDP</w:t>
      </w:r>
      <w:r w:rsidRPr="004316AF">
        <w:t xml:space="preserve">, but performance meaningfully improves when </w:t>
      </w:r>
      <w:r w:rsidRPr="004316AF">
        <w:lastRenderedPageBreak/>
        <w:t>readiness enablers are cultivated and inhibitors mitigated through targeted capability building, change management, and user</w:t>
      </w:r>
      <w:r w:rsidRPr="004316AF">
        <w:noBreakHyphen/>
        <w:t>centric tool design (Blut &amp; Wang, 2020; Parasuraman, 2000).</w:t>
      </w:r>
    </w:p>
    <w:p w14:paraId="1B169C0A" w14:textId="77777777" w:rsidR="006F4540" w:rsidRPr="007A71C9" w:rsidRDefault="006F4540" w:rsidP="00FA17B1">
      <w:pPr>
        <w:autoSpaceDE w:val="0"/>
        <w:autoSpaceDN w:val="0"/>
        <w:adjustRightInd w:val="0"/>
        <w:spacing w:after="0" w:line="400" w:lineRule="atLeast"/>
        <w:jc w:val="both"/>
      </w:pPr>
    </w:p>
    <w:p w14:paraId="7FA7DE25" w14:textId="1C6CBB8E" w:rsidR="00DD2574" w:rsidRPr="00DD2574" w:rsidRDefault="00DD2574" w:rsidP="00FA17B1">
      <w:pPr>
        <w:pStyle w:val="Caption"/>
        <w:keepNext/>
        <w:ind w:left="360"/>
        <w:jc w:val="both"/>
        <w:rPr>
          <w:b/>
          <w:bCs/>
          <w:i w:val="0"/>
          <w:iCs w:val="0"/>
          <w:color w:val="000000" w:themeColor="text1"/>
          <w:sz w:val="24"/>
          <w:szCs w:val="24"/>
        </w:rPr>
      </w:pPr>
      <w:r w:rsidRPr="00DD2574">
        <w:rPr>
          <w:b/>
          <w:bCs/>
          <w:i w:val="0"/>
          <w:iCs w:val="0"/>
          <w:color w:val="000000" w:themeColor="text1"/>
          <w:sz w:val="24"/>
          <w:szCs w:val="24"/>
        </w:rPr>
        <w:t xml:space="preserve">Table </w:t>
      </w:r>
      <w:r w:rsidR="008043FA">
        <w:rPr>
          <w:b/>
          <w:bCs/>
          <w:i w:val="0"/>
          <w:iCs w:val="0"/>
          <w:color w:val="000000" w:themeColor="text1"/>
          <w:sz w:val="24"/>
          <w:szCs w:val="24"/>
        </w:rPr>
        <w:t>VI</w:t>
      </w:r>
      <w:r w:rsidRPr="00DD2574">
        <w:rPr>
          <w:b/>
          <w:bCs/>
          <w:i w:val="0"/>
          <w:iCs w:val="0"/>
          <w:color w:val="000000" w:themeColor="text1"/>
          <w:sz w:val="24"/>
          <w:szCs w:val="24"/>
        </w:rPr>
        <w:t>: Regression results</w:t>
      </w:r>
    </w:p>
    <w:tbl>
      <w:tblPr>
        <w:tblW w:w="8542" w:type="dxa"/>
        <w:tblInd w:w="360" w:type="dxa"/>
        <w:tblBorders>
          <w:top w:val="single" w:sz="18" w:space="0" w:color="auto"/>
          <w:bottom w:val="single" w:sz="18"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974"/>
        <w:gridCol w:w="283"/>
        <w:gridCol w:w="392"/>
        <w:gridCol w:w="773"/>
        <w:gridCol w:w="632"/>
        <w:gridCol w:w="773"/>
        <w:gridCol w:w="777"/>
        <w:gridCol w:w="773"/>
        <w:gridCol w:w="309"/>
        <w:gridCol w:w="773"/>
        <w:gridCol w:w="310"/>
        <w:gridCol w:w="773"/>
      </w:tblGrid>
      <w:tr w:rsidR="00DD2574" w:rsidRPr="00DD2574" w14:paraId="679505DD" w14:textId="77777777" w:rsidTr="00A724EE">
        <w:trPr>
          <w:cantSplit/>
          <w:trHeight w:val="323"/>
        </w:trPr>
        <w:tc>
          <w:tcPr>
            <w:tcW w:w="8542" w:type="dxa"/>
            <w:gridSpan w:val="12"/>
            <w:tcBorders>
              <w:bottom w:val="single" w:sz="18" w:space="0" w:color="auto"/>
            </w:tcBorders>
            <w:shd w:val="clear" w:color="auto" w:fill="FFFFFF" w:themeFill="background1"/>
            <w:vAlign w:val="center"/>
          </w:tcPr>
          <w:p w14:paraId="4D6CF237"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proofErr w:type="spellStart"/>
            <w:r w:rsidRPr="00DD2574">
              <w:rPr>
                <w:b/>
                <w:bCs/>
                <w:color w:val="000000" w:themeColor="text1"/>
              </w:rPr>
              <w:t>Coefficients</w:t>
            </w:r>
            <w:r w:rsidRPr="00DD2574">
              <w:rPr>
                <w:b/>
                <w:bCs/>
                <w:color w:val="000000" w:themeColor="text1"/>
                <w:vertAlign w:val="superscript"/>
              </w:rPr>
              <w:t>a</w:t>
            </w:r>
            <w:proofErr w:type="spellEnd"/>
          </w:p>
        </w:tc>
      </w:tr>
      <w:tr w:rsidR="00DD2574" w:rsidRPr="00DD2574" w14:paraId="1B555E19" w14:textId="77777777" w:rsidTr="00A724EE">
        <w:trPr>
          <w:cantSplit/>
          <w:trHeight w:val="637"/>
        </w:trPr>
        <w:tc>
          <w:tcPr>
            <w:tcW w:w="2257" w:type="dxa"/>
            <w:gridSpan w:val="2"/>
            <w:vMerge w:val="restart"/>
            <w:tcBorders>
              <w:top w:val="single" w:sz="18" w:space="0" w:color="auto"/>
              <w:bottom w:val="nil"/>
            </w:tcBorders>
            <w:shd w:val="clear" w:color="auto" w:fill="FFFFFF" w:themeFill="background1"/>
            <w:vAlign w:val="bottom"/>
          </w:tcPr>
          <w:p w14:paraId="5B0EDFFA" w14:textId="60137DB8" w:rsidR="006F4540" w:rsidRPr="00DD2574" w:rsidRDefault="006F4540" w:rsidP="00FA17B1">
            <w:pPr>
              <w:autoSpaceDE w:val="0"/>
              <w:autoSpaceDN w:val="0"/>
              <w:adjustRightInd w:val="0"/>
              <w:spacing w:after="0" w:line="320" w:lineRule="atLeast"/>
              <w:ind w:left="60" w:right="60"/>
              <w:jc w:val="both"/>
              <w:rPr>
                <w:color w:val="000000" w:themeColor="text1"/>
              </w:rPr>
            </w:pPr>
          </w:p>
        </w:tc>
        <w:tc>
          <w:tcPr>
            <w:tcW w:w="2570" w:type="dxa"/>
            <w:gridSpan w:val="4"/>
            <w:tcBorders>
              <w:top w:val="single" w:sz="18" w:space="0" w:color="auto"/>
              <w:bottom w:val="nil"/>
            </w:tcBorders>
            <w:shd w:val="clear" w:color="auto" w:fill="FFFFFF" w:themeFill="background1"/>
            <w:vAlign w:val="bottom"/>
          </w:tcPr>
          <w:p w14:paraId="64B35ADA"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Unstandardized Coefficients</w:t>
            </w:r>
          </w:p>
        </w:tc>
        <w:tc>
          <w:tcPr>
            <w:tcW w:w="1550" w:type="dxa"/>
            <w:gridSpan w:val="2"/>
            <w:tcBorders>
              <w:top w:val="single" w:sz="18" w:space="0" w:color="auto"/>
              <w:bottom w:val="nil"/>
            </w:tcBorders>
            <w:shd w:val="clear" w:color="auto" w:fill="FFFFFF" w:themeFill="background1"/>
            <w:vAlign w:val="bottom"/>
          </w:tcPr>
          <w:p w14:paraId="4FB13FA7"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Standardized Coefficients</w:t>
            </w:r>
          </w:p>
        </w:tc>
        <w:tc>
          <w:tcPr>
            <w:tcW w:w="1082" w:type="dxa"/>
            <w:gridSpan w:val="2"/>
            <w:vMerge w:val="restart"/>
            <w:tcBorders>
              <w:top w:val="single" w:sz="18" w:space="0" w:color="auto"/>
              <w:bottom w:val="nil"/>
            </w:tcBorders>
            <w:shd w:val="clear" w:color="auto" w:fill="FFFFFF" w:themeFill="background1"/>
            <w:vAlign w:val="bottom"/>
          </w:tcPr>
          <w:p w14:paraId="5DE3B711" w14:textId="73FA001E" w:rsidR="006F4540" w:rsidRPr="00DD2574" w:rsidRDefault="00020423" w:rsidP="00FA17B1">
            <w:pPr>
              <w:autoSpaceDE w:val="0"/>
              <w:autoSpaceDN w:val="0"/>
              <w:adjustRightInd w:val="0"/>
              <w:spacing w:after="0" w:line="320" w:lineRule="atLeast"/>
              <w:ind w:left="60" w:right="60"/>
              <w:jc w:val="both"/>
              <w:rPr>
                <w:color w:val="000000" w:themeColor="text1"/>
              </w:rPr>
            </w:pPr>
            <w:r w:rsidRPr="00DD2574">
              <w:rPr>
                <w:color w:val="000000" w:themeColor="text1"/>
              </w:rPr>
              <w:t>T</w:t>
            </w:r>
          </w:p>
        </w:tc>
        <w:tc>
          <w:tcPr>
            <w:tcW w:w="1083" w:type="dxa"/>
            <w:gridSpan w:val="2"/>
            <w:vMerge w:val="restart"/>
            <w:tcBorders>
              <w:top w:val="single" w:sz="18" w:space="0" w:color="auto"/>
              <w:bottom w:val="nil"/>
            </w:tcBorders>
            <w:shd w:val="clear" w:color="auto" w:fill="FFFFFF" w:themeFill="background1"/>
            <w:vAlign w:val="bottom"/>
          </w:tcPr>
          <w:p w14:paraId="03F2F95F"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Sig.</w:t>
            </w:r>
          </w:p>
        </w:tc>
      </w:tr>
      <w:tr w:rsidR="00DD2574" w:rsidRPr="00DD2574" w14:paraId="6A3FCE1F" w14:textId="77777777" w:rsidTr="00A724EE">
        <w:trPr>
          <w:cantSplit/>
          <w:trHeight w:val="145"/>
        </w:trPr>
        <w:tc>
          <w:tcPr>
            <w:tcW w:w="2257" w:type="dxa"/>
            <w:gridSpan w:val="2"/>
            <w:vMerge/>
            <w:tcBorders>
              <w:top w:val="nil"/>
              <w:bottom w:val="nil"/>
            </w:tcBorders>
            <w:shd w:val="clear" w:color="auto" w:fill="FFFFFF" w:themeFill="background1"/>
            <w:vAlign w:val="bottom"/>
          </w:tcPr>
          <w:p w14:paraId="35079B7B" w14:textId="77777777" w:rsidR="006F4540" w:rsidRPr="00DD2574" w:rsidRDefault="006F4540" w:rsidP="00FA17B1">
            <w:pPr>
              <w:autoSpaceDE w:val="0"/>
              <w:autoSpaceDN w:val="0"/>
              <w:adjustRightInd w:val="0"/>
              <w:spacing w:after="0" w:line="240" w:lineRule="auto"/>
              <w:jc w:val="both"/>
              <w:rPr>
                <w:color w:val="000000" w:themeColor="text1"/>
              </w:rPr>
            </w:pPr>
          </w:p>
        </w:tc>
        <w:tc>
          <w:tcPr>
            <w:tcW w:w="1165" w:type="dxa"/>
            <w:gridSpan w:val="2"/>
            <w:tcBorders>
              <w:top w:val="nil"/>
              <w:bottom w:val="nil"/>
            </w:tcBorders>
            <w:shd w:val="clear" w:color="auto" w:fill="FFFFFF" w:themeFill="background1"/>
            <w:vAlign w:val="bottom"/>
          </w:tcPr>
          <w:p w14:paraId="7FE49293"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B</w:t>
            </w:r>
          </w:p>
        </w:tc>
        <w:tc>
          <w:tcPr>
            <w:tcW w:w="1405" w:type="dxa"/>
            <w:gridSpan w:val="2"/>
            <w:tcBorders>
              <w:top w:val="nil"/>
              <w:bottom w:val="nil"/>
            </w:tcBorders>
            <w:shd w:val="clear" w:color="auto" w:fill="FFFFFF" w:themeFill="background1"/>
            <w:vAlign w:val="bottom"/>
          </w:tcPr>
          <w:p w14:paraId="7ED809E2"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Std. Error</w:t>
            </w:r>
          </w:p>
        </w:tc>
        <w:tc>
          <w:tcPr>
            <w:tcW w:w="1550" w:type="dxa"/>
            <w:gridSpan w:val="2"/>
            <w:tcBorders>
              <w:top w:val="nil"/>
              <w:bottom w:val="nil"/>
            </w:tcBorders>
            <w:shd w:val="clear" w:color="auto" w:fill="FFFFFF" w:themeFill="background1"/>
            <w:vAlign w:val="bottom"/>
          </w:tcPr>
          <w:p w14:paraId="4100264D" w14:textId="77777777" w:rsidR="006F4540" w:rsidRPr="00DD2574" w:rsidRDefault="006F4540" w:rsidP="00FA17B1">
            <w:pPr>
              <w:autoSpaceDE w:val="0"/>
              <w:autoSpaceDN w:val="0"/>
              <w:adjustRightInd w:val="0"/>
              <w:spacing w:after="0" w:line="320" w:lineRule="atLeast"/>
              <w:ind w:left="60" w:right="60"/>
              <w:jc w:val="both"/>
              <w:rPr>
                <w:color w:val="000000" w:themeColor="text1"/>
              </w:rPr>
            </w:pPr>
            <w:r w:rsidRPr="00DD2574">
              <w:rPr>
                <w:color w:val="000000" w:themeColor="text1"/>
              </w:rPr>
              <w:t>Beta</w:t>
            </w:r>
          </w:p>
        </w:tc>
        <w:tc>
          <w:tcPr>
            <w:tcW w:w="1082" w:type="dxa"/>
            <w:gridSpan w:val="2"/>
            <w:vMerge/>
            <w:tcBorders>
              <w:top w:val="nil"/>
              <w:bottom w:val="nil"/>
            </w:tcBorders>
            <w:shd w:val="clear" w:color="auto" w:fill="FFFFFF" w:themeFill="background1"/>
            <w:vAlign w:val="bottom"/>
          </w:tcPr>
          <w:p w14:paraId="3DCA33E9" w14:textId="77777777" w:rsidR="006F4540" w:rsidRPr="00DD2574" w:rsidRDefault="006F4540" w:rsidP="00FA17B1">
            <w:pPr>
              <w:autoSpaceDE w:val="0"/>
              <w:autoSpaceDN w:val="0"/>
              <w:adjustRightInd w:val="0"/>
              <w:spacing w:after="0" w:line="240" w:lineRule="auto"/>
              <w:jc w:val="both"/>
              <w:rPr>
                <w:color w:val="000000" w:themeColor="text1"/>
              </w:rPr>
            </w:pPr>
          </w:p>
        </w:tc>
        <w:tc>
          <w:tcPr>
            <w:tcW w:w="1083" w:type="dxa"/>
            <w:gridSpan w:val="2"/>
            <w:vMerge/>
            <w:tcBorders>
              <w:top w:val="nil"/>
              <w:bottom w:val="nil"/>
            </w:tcBorders>
            <w:shd w:val="clear" w:color="auto" w:fill="FFFFFF" w:themeFill="background1"/>
            <w:vAlign w:val="bottom"/>
          </w:tcPr>
          <w:p w14:paraId="1136469E" w14:textId="77777777" w:rsidR="006F4540" w:rsidRPr="00DD2574" w:rsidRDefault="006F4540" w:rsidP="00FA17B1">
            <w:pPr>
              <w:autoSpaceDE w:val="0"/>
              <w:autoSpaceDN w:val="0"/>
              <w:adjustRightInd w:val="0"/>
              <w:spacing w:after="0" w:line="240" w:lineRule="auto"/>
              <w:jc w:val="both"/>
              <w:rPr>
                <w:color w:val="000000" w:themeColor="text1"/>
              </w:rPr>
            </w:pPr>
          </w:p>
        </w:tc>
      </w:tr>
      <w:tr w:rsidR="002B14E0" w:rsidRPr="00DD2574" w14:paraId="2EF7E553" w14:textId="77777777" w:rsidTr="00A724EE">
        <w:trPr>
          <w:gridAfter w:val="1"/>
          <w:wAfter w:w="773" w:type="dxa"/>
          <w:cantSplit/>
          <w:trHeight w:val="323"/>
        </w:trPr>
        <w:tc>
          <w:tcPr>
            <w:tcW w:w="1974" w:type="dxa"/>
            <w:tcBorders>
              <w:top w:val="nil"/>
              <w:bottom w:val="nil"/>
            </w:tcBorders>
            <w:shd w:val="clear" w:color="auto" w:fill="FFFFFF" w:themeFill="background1"/>
          </w:tcPr>
          <w:p w14:paraId="480937D8"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Constant)</w:t>
            </w:r>
          </w:p>
        </w:tc>
        <w:tc>
          <w:tcPr>
            <w:tcW w:w="675" w:type="dxa"/>
            <w:gridSpan w:val="2"/>
            <w:tcBorders>
              <w:top w:val="nil"/>
              <w:bottom w:val="nil"/>
            </w:tcBorders>
            <w:shd w:val="clear" w:color="auto" w:fill="FFFFFF" w:themeFill="background1"/>
          </w:tcPr>
          <w:p w14:paraId="24B023F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864</w:t>
            </w:r>
          </w:p>
        </w:tc>
        <w:tc>
          <w:tcPr>
            <w:tcW w:w="1405" w:type="dxa"/>
            <w:gridSpan w:val="2"/>
            <w:tcBorders>
              <w:top w:val="nil"/>
              <w:bottom w:val="nil"/>
            </w:tcBorders>
            <w:shd w:val="clear" w:color="auto" w:fill="FFFFFF" w:themeFill="background1"/>
          </w:tcPr>
          <w:p w14:paraId="145FE9E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248</w:t>
            </w:r>
          </w:p>
        </w:tc>
        <w:tc>
          <w:tcPr>
            <w:tcW w:w="1550" w:type="dxa"/>
            <w:gridSpan w:val="2"/>
            <w:tcBorders>
              <w:top w:val="nil"/>
              <w:bottom w:val="nil"/>
            </w:tcBorders>
            <w:shd w:val="clear" w:color="auto" w:fill="FFFFFF" w:themeFill="background1"/>
            <w:vAlign w:val="center"/>
          </w:tcPr>
          <w:p w14:paraId="3E9C5D51" w14:textId="77777777" w:rsidR="002B14E0" w:rsidRPr="00DD2574" w:rsidRDefault="002B14E0" w:rsidP="00FA17B1">
            <w:pPr>
              <w:autoSpaceDE w:val="0"/>
              <w:autoSpaceDN w:val="0"/>
              <w:adjustRightInd w:val="0"/>
              <w:spacing w:after="0" w:line="240" w:lineRule="auto"/>
              <w:jc w:val="both"/>
              <w:rPr>
                <w:color w:val="000000" w:themeColor="text1"/>
              </w:rPr>
            </w:pPr>
          </w:p>
        </w:tc>
        <w:tc>
          <w:tcPr>
            <w:tcW w:w="1082" w:type="dxa"/>
            <w:gridSpan w:val="2"/>
            <w:tcBorders>
              <w:top w:val="nil"/>
              <w:bottom w:val="nil"/>
            </w:tcBorders>
            <w:shd w:val="clear" w:color="auto" w:fill="FFFFFF" w:themeFill="background1"/>
          </w:tcPr>
          <w:p w14:paraId="0FB4BA94"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7.508</w:t>
            </w:r>
          </w:p>
        </w:tc>
        <w:tc>
          <w:tcPr>
            <w:tcW w:w="1083" w:type="dxa"/>
            <w:gridSpan w:val="2"/>
            <w:tcBorders>
              <w:top w:val="nil"/>
              <w:bottom w:val="nil"/>
            </w:tcBorders>
            <w:shd w:val="clear" w:color="auto" w:fill="FFFFFF" w:themeFill="background1"/>
          </w:tcPr>
          <w:p w14:paraId="2366848D"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2B14E0" w:rsidRPr="00DD2574" w14:paraId="2618060C" w14:textId="77777777" w:rsidTr="00A724EE">
        <w:trPr>
          <w:gridAfter w:val="1"/>
          <w:wAfter w:w="773" w:type="dxa"/>
          <w:cantSplit/>
          <w:trHeight w:val="145"/>
        </w:trPr>
        <w:tc>
          <w:tcPr>
            <w:tcW w:w="1974" w:type="dxa"/>
            <w:tcBorders>
              <w:top w:val="nil"/>
              <w:bottom w:val="nil"/>
            </w:tcBorders>
            <w:shd w:val="clear" w:color="auto" w:fill="FFFFFF" w:themeFill="background1"/>
          </w:tcPr>
          <w:p w14:paraId="6F2C4AA6" w14:textId="44007C56" w:rsidR="002B14E0" w:rsidRPr="002B14E0" w:rsidRDefault="002B14E0" w:rsidP="00FA17B1">
            <w:pPr>
              <w:pStyle w:val="NoSpacing"/>
              <w:jc w:val="both"/>
            </w:pPr>
            <w:r w:rsidRPr="00B729FC">
              <w:t>Technological Optimism</w:t>
            </w:r>
          </w:p>
        </w:tc>
        <w:tc>
          <w:tcPr>
            <w:tcW w:w="675" w:type="dxa"/>
            <w:gridSpan w:val="2"/>
            <w:tcBorders>
              <w:top w:val="nil"/>
              <w:bottom w:val="nil"/>
            </w:tcBorders>
            <w:shd w:val="clear" w:color="auto" w:fill="FFFFFF" w:themeFill="background1"/>
          </w:tcPr>
          <w:p w14:paraId="1138ACA2"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82</w:t>
            </w:r>
          </w:p>
        </w:tc>
        <w:tc>
          <w:tcPr>
            <w:tcW w:w="1405" w:type="dxa"/>
            <w:gridSpan w:val="2"/>
            <w:tcBorders>
              <w:top w:val="nil"/>
              <w:bottom w:val="nil"/>
            </w:tcBorders>
            <w:shd w:val="clear" w:color="auto" w:fill="FFFFFF" w:themeFill="background1"/>
          </w:tcPr>
          <w:p w14:paraId="46436CBD"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43</w:t>
            </w:r>
          </w:p>
        </w:tc>
        <w:tc>
          <w:tcPr>
            <w:tcW w:w="1550" w:type="dxa"/>
            <w:gridSpan w:val="2"/>
            <w:tcBorders>
              <w:top w:val="nil"/>
              <w:bottom w:val="nil"/>
            </w:tcBorders>
            <w:shd w:val="clear" w:color="auto" w:fill="FFFFFF" w:themeFill="background1"/>
          </w:tcPr>
          <w:p w14:paraId="23AF56BE"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219</w:t>
            </w:r>
          </w:p>
        </w:tc>
        <w:tc>
          <w:tcPr>
            <w:tcW w:w="1082" w:type="dxa"/>
            <w:gridSpan w:val="2"/>
            <w:tcBorders>
              <w:top w:val="nil"/>
              <w:bottom w:val="nil"/>
            </w:tcBorders>
            <w:shd w:val="clear" w:color="auto" w:fill="FFFFFF" w:themeFill="background1"/>
          </w:tcPr>
          <w:p w14:paraId="189F86D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4.260</w:t>
            </w:r>
          </w:p>
        </w:tc>
        <w:tc>
          <w:tcPr>
            <w:tcW w:w="1083" w:type="dxa"/>
            <w:gridSpan w:val="2"/>
            <w:tcBorders>
              <w:top w:val="nil"/>
              <w:bottom w:val="nil"/>
            </w:tcBorders>
            <w:shd w:val="clear" w:color="auto" w:fill="FFFFFF" w:themeFill="background1"/>
          </w:tcPr>
          <w:p w14:paraId="3B04114A"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2B14E0" w:rsidRPr="00DD2574" w14:paraId="58D12BF0" w14:textId="77777777" w:rsidTr="00A724EE">
        <w:trPr>
          <w:gridAfter w:val="1"/>
          <w:wAfter w:w="773" w:type="dxa"/>
          <w:cantSplit/>
          <w:trHeight w:val="145"/>
        </w:trPr>
        <w:tc>
          <w:tcPr>
            <w:tcW w:w="1974" w:type="dxa"/>
            <w:tcBorders>
              <w:top w:val="nil"/>
              <w:bottom w:val="nil"/>
            </w:tcBorders>
            <w:shd w:val="clear" w:color="auto" w:fill="FFFFFF" w:themeFill="background1"/>
          </w:tcPr>
          <w:p w14:paraId="37D1C2AE" w14:textId="11B57DA9" w:rsidR="002B14E0" w:rsidRPr="002B14E0" w:rsidRDefault="002B14E0" w:rsidP="00FA17B1">
            <w:pPr>
              <w:pStyle w:val="NoSpacing"/>
              <w:jc w:val="both"/>
            </w:pPr>
            <w:r w:rsidRPr="00B729FC">
              <w:t xml:space="preserve">Technological </w:t>
            </w:r>
            <w:r>
              <w:t>Innovativeness</w:t>
            </w:r>
          </w:p>
        </w:tc>
        <w:tc>
          <w:tcPr>
            <w:tcW w:w="675" w:type="dxa"/>
            <w:gridSpan w:val="2"/>
            <w:tcBorders>
              <w:top w:val="nil"/>
              <w:bottom w:val="nil"/>
            </w:tcBorders>
            <w:shd w:val="clear" w:color="auto" w:fill="FFFFFF" w:themeFill="background1"/>
          </w:tcPr>
          <w:p w14:paraId="05265825"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370</w:t>
            </w:r>
          </w:p>
        </w:tc>
        <w:tc>
          <w:tcPr>
            <w:tcW w:w="1405" w:type="dxa"/>
            <w:gridSpan w:val="2"/>
            <w:tcBorders>
              <w:top w:val="nil"/>
              <w:bottom w:val="nil"/>
            </w:tcBorders>
            <w:shd w:val="clear" w:color="auto" w:fill="FFFFFF" w:themeFill="background1"/>
          </w:tcPr>
          <w:p w14:paraId="2B10402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48</w:t>
            </w:r>
          </w:p>
        </w:tc>
        <w:tc>
          <w:tcPr>
            <w:tcW w:w="1550" w:type="dxa"/>
            <w:gridSpan w:val="2"/>
            <w:tcBorders>
              <w:top w:val="nil"/>
              <w:bottom w:val="nil"/>
            </w:tcBorders>
            <w:shd w:val="clear" w:color="auto" w:fill="FFFFFF" w:themeFill="background1"/>
          </w:tcPr>
          <w:p w14:paraId="29793723"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395</w:t>
            </w:r>
          </w:p>
        </w:tc>
        <w:tc>
          <w:tcPr>
            <w:tcW w:w="1082" w:type="dxa"/>
            <w:gridSpan w:val="2"/>
            <w:tcBorders>
              <w:top w:val="nil"/>
              <w:bottom w:val="nil"/>
            </w:tcBorders>
            <w:shd w:val="clear" w:color="auto" w:fill="FFFFFF" w:themeFill="background1"/>
          </w:tcPr>
          <w:p w14:paraId="2A450AF0"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7.670</w:t>
            </w:r>
          </w:p>
        </w:tc>
        <w:tc>
          <w:tcPr>
            <w:tcW w:w="1083" w:type="dxa"/>
            <w:gridSpan w:val="2"/>
            <w:tcBorders>
              <w:top w:val="nil"/>
              <w:bottom w:val="nil"/>
            </w:tcBorders>
            <w:shd w:val="clear" w:color="auto" w:fill="FFFFFF" w:themeFill="background1"/>
          </w:tcPr>
          <w:p w14:paraId="35C16F22"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2B14E0" w:rsidRPr="00DD2574" w14:paraId="29F7A965" w14:textId="77777777" w:rsidTr="00A724EE">
        <w:trPr>
          <w:gridAfter w:val="1"/>
          <w:wAfter w:w="773" w:type="dxa"/>
          <w:cantSplit/>
          <w:trHeight w:val="145"/>
        </w:trPr>
        <w:tc>
          <w:tcPr>
            <w:tcW w:w="1974" w:type="dxa"/>
            <w:tcBorders>
              <w:top w:val="nil"/>
              <w:bottom w:val="nil"/>
            </w:tcBorders>
            <w:shd w:val="clear" w:color="auto" w:fill="FFFFFF" w:themeFill="background1"/>
          </w:tcPr>
          <w:p w14:paraId="7C16A831" w14:textId="7ED199F6" w:rsidR="002B14E0" w:rsidRPr="002B14E0" w:rsidRDefault="002B14E0" w:rsidP="00FA17B1">
            <w:pPr>
              <w:pStyle w:val="NoSpacing"/>
              <w:jc w:val="both"/>
            </w:pPr>
            <w:r w:rsidRPr="00B729FC">
              <w:t xml:space="preserve">Technological </w:t>
            </w:r>
            <w:r>
              <w:t>Discomfort</w:t>
            </w:r>
          </w:p>
        </w:tc>
        <w:tc>
          <w:tcPr>
            <w:tcW w:w="675" w:type="dxa"/>
            <w:gridSpan w:val="2"/>
            <w:tcBorders>
              <w:top w:val="nil"/>
              <w:bottom w:val="nil"/>
            </w:tcBorders>
            <w:shd w:val="clear" w:color="auto" w:fill="FFFFFF" w:themeFill="background1"/>
          </w:tcPr>
          <w:p w14:paraId="0C3F493A"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80</w:t>
            </w:r>
          </w:p>
        </w:tc>
        <w:tc>
          <w:tcPr>
            <w:tcW w:w="1405" w:type="dxa"/>
            <w:gridSpan w:val="2"/>
            <w:tcBorders>
              <w:top w:val="nil"/>
              <w:bottom w:val="nil"/>
            </w:tcBorders>
            <w:shd w:val="clear" w:color="auto" w:fill="FFFFFF" w:themeFill="background1"/>
          </w:tcPr>
          <w:p w14:paraId="72E8FF6C"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34</w:t>
            </w:r>
          </w:p>
        </w:tc>
        <w:tc>
          <w:tcPr>
            <w:tcW w:w="1550" w:type="dxa"/>
            <w:gridSpan w:val="2"/>
            <w:tcBorders>
              <w:top w:val="nil"/>
              <w:bottom w:val="nil"/>
            </w:tcBorders>
            <w:shd w:val="clear" w:color="auto" w:fill="FFFFFF" w:themeFill="background1"/>
          </w:tcPr>
          <w:p w14:paraId="6F9BCBC4"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25</w:t>
            </w:r>
          </w:p>
        </w:tc>
        <w:tc>
          <w:tcPr>
            <w:tcW w:w="1082" w:type="dxa"/>
            <w:gridSpan w:val="2"/>
            <w:tcBorders>
              <w:top w:val="nil"/>
              <w:bottom w:val="nil"/>
            </w:tcBorders>
            <w:shd w:val="clear" w:color="auto" w:fill="FFFFFF" w:themeFill="background1"/>
          </w:tcPr>
          <w:p w14:paraId="46E51005"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2.393</w:t>
            </w:r>
          </w:p>
        </w:tc>
        <w:tc>
          <w:tcPr>
            <w:tcW w:w="1083" w:type="dxa"/>
            <w:gridSpan w:val="2"/>
            <w:tcBorders>
              <w:top w:val="nil"/>
              <w:bottom w:val="nil"/>
            </w:tcBorders>
            <w:shd w:val="clear" w:color="auto" w:fill="FFFFFF" w:themeFill="background1"/>
          </w:tcPr>
          <w:p w14:paraId="5CA4665B"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17</w:t>
            </w:r>
          </w:p>
        </w:tc>
      </w:tr>
      <w:tr w:rsidR="002B14E0" w:rsidRPr="00DD2574" w14:paraId="16335E29" w14:textId="77777777" w:rsidTr="00A724EE">
        <w:trPr>
          <w:gridAfter w:val="1"/>
          <w:wAfter w:w="773" w:type="dxa"/>
          <w:cantSplit/>
          <w:trHeight w:val="145"/>
        </w:trPr>
        <w:tc>
          <w:tcPr>
            <w:tcW w:w="1974" w:type="dxa"/>
            <w:tcBorders>
              <w:top w:val="nil"/>
              <w:bottom w:val="nil"/>
            </w:tcBorders>
            <w:shd w:val="clear" w:color="auto" w:fill="FFFFFF" w:themeFill="background1"/>
          </w:tcPr>
          <w:p w14:paraId="7C48C2F5" w14:textId="4B9855EC" w:rsidR="002B14E0" w:rsidRPr="002B14E0" w:rsidRDefault="002B14E0" w:rsidP="00FA17B1">
            <w:pPr>
              <w:pStyle w:val="NoSpacing"/>
              <w:jc w:val="both"/>
            </w:pPr>
            <w:r w:rsidRPr="00B729FC">
              <w:t xml:space="preserve">Technological </w:t>
            </w:r>
            <w:r>
              <w:t>Insecurity</w:t>
            </w:r>
          </w:p>
        </w:tc>
        <w:tc>
          <w:tcPr>
            <w:tcW w:w="675" w:type="dxa"/>
            <w:gridSpan w:val="2"/>
            <w:tcBorders>
              <w:top w:val="nil"/>
              <w:bottom w:val="nil"/>
            </w:tcBorders>
            <w:shd w:val="clear" w:color="auto" w:fill="FFFFFF" w:themeFill="background1"/>
          </w:tcPr>
          <w:p w14:paraId="0E6C249F"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09</w:t>
            </w:r>
          </w:p>
        </w:tc>
        <w:tc>
          <w:tcPr>
            <w:tcW w:w="1405" w:type="dxa"/>
            <w:gridSpan w:val="2"/>
            <w:tcBorders>
              <w:top w:val="nil"/>
              <w:bottom w:val="nil"/>
            </w:tcBorders>
            <w:shd w:val="clear" w:color="auto" w:fill="FFFFFF" w:themeFill="background1"/>
          </w:tcPr>
          <w:p w14:paraId="65C5A5BA"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30</w:t>
            </w:r>
          </w:p>
        </w:tc>
        <w:tc>
          <w:tcPr>
            <w:tcW w:w="1550" w:type="dxa"/>
            <w:gridSpan w:val="2"/>
            <w:tcBorders>
              <w:top w:val="nil"/>
              <w:bottom w:val="nil"/>
            </w:tcBorders>
            <w:shd w:val="clear" w:color="auto" w:fill="FFFFFF" w:themeFill="background1"/>
          </w:tcPr>
          <w:p w14:paraId="6A73B2B9"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189</w:t>
            </w:r>
          </w:p>
        </w:tc>
        <w:tc>
          <w:tcPr>
            <w:tcW w:w="1082" w:type="dxa"/>
            <w:gridSpan w:val="2"/>
            <w:tcBorders>
              <w:top w:val="nil"/>
              <w:bottom w:val="nil"/>
            </w:tcBorders>
            <w:shd w:val="clear" w:color="auto" w:fill="FFFFFF" w:themeFill="background1"/>
          </w:tcPr>
          <w:p w14:paraId="739C6175"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3.580</w:t>
            </w:r>
          </w:p>
        </w:tc>
        <w:tc>
          <w:tcPr>
            <w:tcW w:w="1083" w:type="dxa"/>
            <w:gridSpan w:val="2"/>
            <w:tcBorders>
              <w:top w:val="nil"/>
              <w:bottom w:val="nil"/>
            </w:tcBorders>
            <w:shd w:val="clear" w:color="auto" w:fill="FFFFFF" w:themeFill="background1"/>
          </w:tcPr>
          <w:p w14:paraId="5153C82E" w14:textId="77777777" w:rsidR="002B14E0" w:rsidRPr="00DD2574" w:rsidRDefault="002B14E0" w:rsidP="00FA17B1">
            <w:pPr>
              <w:autoSpaceDE w:val="0"/>
              <w:autoSpaceDN w:val="0"/>
              <w:adjustRightInd w:val="0"/>
              <w:spacing w:after="0" w:line="320" w:lineRule="atLeast"/>
              <w:ind w:left="60" w:right="60"/>
              <w:jc w:val="both"/>
              <w:rPr>
                <w:color w:val="000000" w:themeColor="text1"/>
              </w:rPr>
            </w:pPr>
            <w:r w:rsidRPr="00DD2574">
              <w:rPr>
                <w:color w:val="000000" w:themeColor="text1"/>
              </w:rPr>
              <w:t>.000</w:t>
            </w:r>
          </w:p>
        </w:tc>
      </w:tr>
      <w:tr w:rsidR="00020423" w:rsidRPr="00DD2574" w14:paraId="0BC9A1A8" w14:textId="77777777" w:rsidTr="00A724EE">
        <w:trPr>
          <w:gridAfter w:val="1"/>
          <w:wAfter w:w="773" w:type="dxa"/>
          <w:cantSplit/>
          <w:trHeight w:val="145"/>
        </w:trPr>
        <w:tc>
          <w:tcPr>
            <w:tcW w:w="1974" w:type="dxa"/>
            <w:tcBorders>
              <w:top w:val="nil"/>
              <w:bottom w:val="nil"/>
            </w:tcBorders>
            <w:shd w:val="clear" w:color="auto" w:fill="FFFFFF" w:themeFill="background1"/>
          </w:tcPr>
          <w:p w14:paraId="4231CEBE" w14:textId="18359855" w:rsidR="00020423" w:rsidRPr="007A71C9" w:rsidRDefault="00020423" w:rsidP="00FA17B1">
            <w:pPr>
              <w:pStyle w:val="NoSpacing"/>
              <w:jc w:val="both"/>
            </w:pPr>
            <w:r>
              <w:t>Model summary</w:t>
            </w:r>
          </w:p>
        </w:tc>
        <w:tc>
          <w:tcPr>
            <w:tcW w:w="675" w:type="dxa"/>
            <w:gridSpan w:val="2"/>
            <w:tcBorders>
              <w:top w:val="nil"/>
              <w:bottom w:val="nil"/>
            </w:tcBorders>
            <w:shd w:val="clear" w:color="auto" w:fill="FFFFFF" w:themeFill="background1"/>
          </w:tcPr>
          <w:p w14:paraId="0BD51F46"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405" w:type="dxa"/>
            <w:gridSpan w:val="2"/>
            <w:tcBorders>
              <w:top w:val="nil"/>
              <w:bottom w:val="nil"/>
            </w:tcBorders>
            <w:shd w:val="clear" w:color="auto" w:fill="FFFFFF" w:themeFill="background1"/>
          </w:tcPr>
          <w:p w14:paraId="0A1D8884" w14:textId="77777777" w:rsidR="00020423" w:rsidRPr="007A71C9" w:rsidRDefault="00020423" w:rsidP="00FA17B1">
            <w:pPr>
              <w:autoSpaceDE w:val="0"/>
              <w:autoSpaceDN w:val="0"/>
              <w:adjustRightInd w:val="0"/>
              <w:spacing w:after="0" w:line="320" w:lineRule="atLeast"/>
              <w:ind w:left="60" w:right="60"/>
              <w:jc w:val="both"/>
            </w:pPr>
          </w:p>
        </w:tc>
        <w:tc>
          <w:tcPr>
            <w:tcW w:w="1550" w:type="dxa"/>
            <w:gridSpan w:val="2"/>
            <w:tcBorders>
              <w:top w:val="nil"/>
              <w:bottom w:val="nil"/>
            </w:tcBorders>
            <w:shd w:val="clear" w:color="auto" w:fill="FFFFFF" w:themeFill="background1"/>
          </w:tcPr>
          <w:p w14:paraId="2A0AD964" w14:textId="77777777" w:rsidR="00020423" w:rsidRDefault="00020423" w:rsidP="00FA17B1">
            <w:pPr>
              <w:autoSpaceDE w:val="0"/>
              <w:autoSpaceDN w:val="0"/>
              <w:adjustRightInd w:val="0"/>
              <w:spacing w:after="0" w:line="320" w:lineRule="atLeast"/>
              <w:ind w:left="60" w:right="60"/>
              <w:jc w:val="both"/>
              <w:rPr>
                <w:color w:val="000000" w:themeColor="text1"/>
              </w:rPr>
            </w:pPr>
          </w:p>
        </w:tc>
        <w:tc>
          <w:tcPr>
            <w:tcW w:w="1082" w:type="dxa"/>
            <w:gridSpan w:val="2"/>
            <w:tcBorders>
              <w:top w:val="nil"/>
              <w:bottom w:val="nil"/>
            </w:tcBorders>
            <w:shd w:val="clear" w:color="auto" w:fill="FFFFFF" w:themeFill="background1"/>
          </w:tcPr>
          <w:p w14:paraId="7D4295F6"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3" w:type="dxa"/>
            <w:gridSpan w:val="2"/>
            <w:tcBorders>
              <w:top w:val="nil"/>
              <w:bottom w:val="nil"/>
            </w:tcBorders>
            <w:shd w:val="clear" w:color="auto" w:fill="FFFFFF" w:themeFill="background1"/>
          </w:tcPr>
          <w:p w14:paraId="7E7FE6E4"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r>
      <w:tr w:rsidR="00020423" w:rsidRPr="00DD2574" w14:paraId="75D8059A" w14:textId="77777777" w:rsidTr="00A724EE">
        <w:trPr>
          <w:gridAfter w:val="1"/>
          <w:wAfter w:w="773" w:type="dxa"/>
          <w:cantSplit/>
          <w:trHeight w:val="145"/>
        </w:trPr>
        <w:tc>
          <w:tcPr>
            <w:tcW w:w="1974" w:type="dxa"/>
            <w:tcBorders>
              <w:top w:val="nil"/>
              <w:bottom w:val="nil"/>
            </w:tcBorders>
            <w:shd w:val="clear" w:color="auto" w:fill="FFFFFF" w:themeFill="background1"/>
          </w:tcPr>
          <w:p w14:paraId="250F995C" w14:textId="32F48D50" w:rsidR="00020423" w:rsidRPr="007A71C9" w:rsidRDefault="00020423" w:rsidP="00FA17B1">
            <w:pPr>
              <w:pStyle w:val="NoSpacing"/>
              <w:jc w:val="both"/>
            </w:pPr>
            <w:r w:rsidRPr="007A71C9">
              <w:t xml:space="preserve">F-value </w:t>
            </w:r>
          </w:p>
        </w:tc>
        <w:tc>
          <w:tcPr>
            <w:tcW w:w="675" w:type="dxa"/>
            <w:gridSpan w:val="2"/>
            <w:tcBorders>
              <w:top w:val="nil"/>
              <w:bottom w:val="nil"/>
            </w:tcBorders>
            <w:shd w:val="clear" w:color="auto" w:fill="FFFFFF" w:themeFill="background1"/>
          </w:tcPr>
          <w:p w14:paraId="627B22FB"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405" w:type="dxa"/>
            <w:gridSpan w:val="2"/>
            <w:tcBorders>
              <w:top w:val="nil"/>
              <w:bottom w:val="nil"/>
            </w:tcBorders>
            <w:shd w:val="clear" w:color="auto" w:fill="FFFFFF" w:themeFill="background1"/>
          </w:tcPr>
          <w:p w14:paraId="28F9D8BE" w14:textId="6ADE0316" w:rsidR="00020423" w:rsidRPr="00DD2574" w:rsidRDefault="00020423" w:rsidP="00FA17B1">
            <w:pPr>
              <w:autoSpaceDE w:val="0"/>
              <w:autoSpaceDN w:val="0"/>
              <w:adjustRightInd w:val="0"/>
              <w:spacing w:after="0" w:line="320" w:lineRule="atLeast"/>
              <w:ind w:left="60" w:right="60"/>
              <w:jc w:val="both"/>
              <w:rPr>
                <w:color w:val="000000" w:themeColor="text1"/>
              </w:rPr>
            </w:pPr>
            <w:r w:rsidRPr="007A71C9">
              <w:t>27.666</w:t>
            </w:r>
          </w:p>
        </w:tc>
        <w:tc>
          <w:tcPr>
            <w:tcW w:w="1550" w:type="dxa"/>
            <w:gridSpan w:val="2"/>
            <w:tcBorders>
              <w:top w:val="nil"/>
              <w:bottom w:val="nil"/>
            </w:tcBorders>
            <w:shd w:val="clear" w:color="auto" w:fill="FFFFFF" w:themeFill="background1"/>
          </w:tcPr>
          <w:p w14:paraId="13FCB789" w14:textId="38CFC655" w:rsidR="00020423" w:rsidRPr="00DD2574" w:rsidRDefault="00020423" w:rsidP="00FA17B1">
            <w:pPr>
              <w:autoSpaceDE w:val="0"/>
              <w:autoSpaceDN w:val="0"/>
              <w:adjustRightInd w:val="0"/>
              <w:spacing w:after="0" w:line="320" w:lineRule="atLeast"/>
              <w:ind w:left="60" w:right="60"/>
              <w:jc w:val="both"/>
              <w:rPr>
                <w:color w:val="000000" w:themeColor="text1"/>
              </w:rPr>
            </w:pPr>
            <w:r>
              <w:rPr>
                <w:color w:val="000000" w:themeColor="text1"/>
              </w:rPr>
              <w:t>P=0.00</w:t>
            </w:r>
          </w:p>
        </w:tc>
        <w:tc>
          <w:tcPr>
            <w:tcW w:w="1082" w:type="dxa"/>
            <w:gridSpan w:val="2"/>
            <w:tcBorders>
              <w:top w:val="nil"/>
              <w:bottom w:val="nil"/>
            </w:tcBorders>
            <w:shd w:val="clear" w:color="auto" w:fill="FFFFFF" w:themeFill="background1"/>
          </w:tcPr>
          <w:p w14:paraId="6119B352"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3" w:type="dxa"/>
            <w:gridSpan w:val="2"/>
            <w:tcBorders>
              <w:top w:val="nil"/>
              <w:bottom w:val="nil"/>
            </w:tcBorders>
            <w:shd w:val="clear" w:color="auto" w:fill="FFFFFF" w:themeFill="background1"/>
          </w:tcPr>
          <w:p w14:paraId="3201459A"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r>
      <w:tr w:rsidR="00020423" w:rsidRPr="00DD2574" w14:paraId="529C7F25" w14:textId="77777777" w:rsidTr="00A724EE">
        <w:trPr>
          <w:gridAfter w:val="1"/>
          <w:wAfter w:w="773" w:type="dxa"/>
          <w:cantSplit/>
          <w:trHeight w:val="145"/>
        </w:trPr>
        <w:tc>
          <w:tcPr>
            <w:tcW w:w="1974" w:type="dxa"/>
            <w:tcBorders>
              <w:top w:val="nil"/>
              <w:bottom w:val="nil"/>
            </w:tcBorders>
            <w:shd w:val="clear" w:color="auto" w:fill="FFFFFF" w:themeFill="background1"/>
          </w:tcPr>
          <w:p w14:paraId="08D04E35" w14:textId="2659CE5F" w:rsidR="00020423" w:rsidRPr="00B729FC" w:rsidRDefault="00020423" w:rsidP="00FA17B1">
            <w:pPr>
              <w:pStyle w:val="NoSpacing"/>
              <w:jc w:val="both"/>
            </w:pPr>
            <w:r>
              <w:t>R-squared</w:t>
            </w:r>
          </w:p>
        </w:tc>
        <w:tc>
          <w:tcPr>
            <w:tcW w:w="675" w:type="dxa"/>
            <w:gridSpan w:val="2"/>
            <w:tcBorders>
              <w:top w:val="nil"/>
              <w:bottom w:val="nil"/>
            </w:tcBorders>
            <w:shd w:val="clear" w:color="auto" w:fill="FFFFFF" w:themeFill="background1"/>
          </w:tcPr>
          <w:p w14:paraId="3A5501EC"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405" w:type="dxa"/>
            <w:gridSpan w:val="2"/>
            <w:tcBorders>
              <w:top w:val="nil"/>
              <w:bottom w:val="nil"/>
            </w:tcBorders>
            <w:shd w:val="clear" w:color="auto" w:fill="FFFFFF" w:themeFill="background1"/>
          </w:tcPr>
          <w:p w14:paraId="6A379D30" w14:textId="434DD6E2" w:rsidR="00020423" w:rsidRPr="00DD2574" w:rsidRDefault="00020423" w:rsidP="00FA17B1">
            <w:pPr>
              <w:autoSpaceDE w:val="0"/>
              <w:autoSpaceDN w:val="0"/>
              <w:adjustRightInd w:val="0"/>
              <w:spacing w:after="0" w:line="320" w:lineRule="atLeast"/>
              <w:ind w:left="60" w:right="60"/>
              <w:jc w:val="both"/>
              <w:rPr>
                <w:color w:val="000000" w:themeColor="text1"/>
              </w:rPr>
            </w:pPr>
            <w:r>
              <w:rPr>
                <w:color w:val="000000" w:themeColor="text1"/>
              </w:rPr>
              <w:t>27.1%</w:t>
            </w:r>
          </w:p>
        </w:tc>
        <w:tc>
          <w:tcPr>
            <w:tcW w:w="1550" w:type="dxa"/>
            <w:gridSpan w:val="2"/>
            <w:tcBorders>
              <w:top w:val="nil"/>
              <w:bottom w:val="nil"/>
            </w:tcBorders>
            <w:shd w:val="clear" w:color="auto" w:fill="FFFFFF" w:themeFill="background1"/>
          </w:tcPr>
          <w:p w14:paraId="72962E33"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2" w:type="dxa"/>
            <w:gridSpan w:val="2"/>
            <w:tcBorders>
              <w:top w:val="nil"/>
              <w:bottom w:val="nil"/>
            </w:tcBorders>
            <w:shd w:val="clear" w:color="auto" w:fill="FFFFFF" w:themeFill="background1"/>
          </w:tcPr>
          <w:p w14:paraId="06774CB9"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c>
          <w:tcPr>
            <w:tcW w:w="1083" w:type="dxa"/>
            <w:gridSpan w:val="2"/>
            <w:tcBorders>
              <w:top w:val="nil"/>
              <w:bottom w:val="nil"/>
            </w:tcBorders>
            <w:shd w:val="clear" w:color="auto" w:fill="FFFFFF" w:themeFill="background1"/>
          </w:tcPr>
          <w:p w14:paraId="29C701CB" w14:textId="77777777" w:rsidR="00020423" w:rsidRPr="00DD2574" w:rsidRDefault="00020423" w:rsidP="00FA17B1">
            <w:pPr>
              <w:autoSpaceDE w:val="0"/>
              <w:autoSpaceDN w:val="0"/>
              <w:adjustRightInd w:val="0"/>
              <w:spacing w:after="0" w:line="320" w:lineRule="atLeast"/>
              <w:ind w:left="60" w:right="60"/>
              <w:jc w:val="both"/>
              <w:rPr>
                <w:color w:val="000000" w:themeColor="text1"/>
              </w:rPr>
            </w:pPr>
          </w:p>
        </w:tc>
      </w:tr>
      <w:tr w:rsidR="00020423" w:rsidRPr="00DD2574" w14:paraId="3C4AD6D4" w14:textId="77777777" w:rsidTr="00A724EE">
        <w:trPr>
          <w:cantSplit/>
          <w:trHeight w:val="313"/>
        </w:trPr>
        <w:tc>
          <w:tcPr>
            <w:tcW w:w="8542" w:type="dxa"/>
            <w:gridSpan w:val="12"/>
            <w:tcBorders>
              <w:top w:val="single" w:sz="18" w:space="0" w:color="auto"/>
            </w:tcBorders>
            <w:shd w:val="clear" w:color="auto" w:fill="FFFFFF" w:themeFill="background1"/>
          </w:tcPr>
          <w:p w14:paraId="4BB00F61" w14:textId="5A1FC748" w:rsidR="00020423" w:rsidRPr="00DD2574" w:rsidRDefault="00020423" w:rsidP="00FA17B1">
            <w:pPr>
              <w:autoSpaceDE w:val="0"/>
              <w:autoSpaceDN w:val="0"/>
              <w:adjustRightInd w:val="0"/>
              <w:spacing w:after="0" w:line="320" w:lineRule="atLeast"/>
              <w:ind w:left="60" w:right="60"/>
              <w:jc w:val="both"/>
              <w:rPr>
                <w:color w:val="000000" w:themeColor="text1"/>
              </w:rPr>
            </w:pPr>
            <w:r w:rsidRPr="00DD2574">
              <w:rPr>
                <w:color w:val="000000" w:themeColor="text1"/>
              </w:rPr>
              <w:t xml:space="preserve">a. Dependent Variable: </w:t>
            </w:r>
            <w:r w:rsidR="009B3C1A">
              <w:rPr>
                <w:color w:val="000000" w:themeColor="text1"/>
              </w:rPr>
              <w:t>FDP</w:t>
            </w:r>
          </w:p>
        </w:tc>
      </w:tr>
    </w:tbl>
    <w:p w14:paraId="7E5D15AE" w14:textId="77777777" w:rsidR="00920EDA" w:rsidRPr="00DD2574" w:rsidRDefault="00920EDA" w:rsidP="00FA17B1">
      <w:pPr>
        <w:autoSpaceDE w:val="0"/>
        <w:autoSpaceDN w:val="0"/>
        <w:adjustRightInd w:val="0"/>
        <w:spacing w:after="0" w:line="240" w:lineRule="auto"/>
        <w:ind w:left="360"/>
        <w:jc w:val="both"/>
        <w:rPr>
          <w:b/>
          <w:bCs/>
        </w:rPr>
      </w:pPr>
      <w:r w:rsidRPr="00DD2574">
        <w:rPr>
          <w:b/>
          <w:bCs/>
        </w:rPr>
        <w:t>Source: Field data (2025)</w:t>
      </w:r>
    </w:p>
    <w:p w14:paraId="52DFF5A5" w14:textId="7AC6F83B" w:rsidR="002B14E0" w:rsidRPr="00A724EE" w:rsidRDefault="002B14E0" w:rsidP="00FA17B1">
      <w:pPr>
        <w:pStyle w:val="ListParagraph"/>
        <w:numPr>
          <w:ilvl w:val="0"/>
          <w:numId w:val="1"/>
        </w:numPr>
        <w:jc w:val="both"/>
        <w:rPr>
          <w:b/>
          <w:bCs/>
        </w:rPr>
      </w:pPr>
      <w:r w:rsidRPr="00A724EE">
        <w:rPr>
          <w:b/>
          <w:bCs/>
        </w:rPr>
        <w:t>Conclusion and recommendation</w:t>
      </w:r>
    </w:p>
    <w:p w14:paraId="620C5058" w14:textId="1A3BD2B2" w:rsidR="00920EDA" w:rsidRPr="00920EDA" w:rsidRDefault="00920EDA" w:rsidP="00FA17B1">
      <w:pPr>
        <w:spacing w:line="240" w:lineRule="auto"/>
        <w:ind w:left="360"/>
        <w:jc w:val="both"/>
      </w:pPr>
      <w:r w:rsidRPr="00920EDA">
        <w:t>This study examined the relationship between the dimensions of technology readiness—technological optimism, technological innovativeness, technological discomfort, and technological insecurity—and the performance of fraud prevention and detection (FP</w:t>
      </w:r>
      <w:r w:rsidR="00E31E37">
        <w:t>D</w:t>
      </w:r>
      <w:r w:rsidRPr="00920EDA">
        <w:t xml:space="preserve">) among registered commercial banks in Kenya. The regression results provided substantial empirical evidence that enablers of readiness improve outcomes while inhibitors erode them: technological innovativeness showed the largest positive and statistically significant effect on </w:t>
      </w:r>
      <w:r w:rsidR="00E31E37">
        <w:t>FPD</w:t>
      </w:r>
      <w:r w:rsidRPr="00920EDA">
        <w:t xml:space="preserve">, followed by technological optimism. In contrast, both technological discomfort and technological insecurity exhibited significant negative associations with </w:t>
      </w:r>
      <w:r w:rsidR="00E31E37">
        <w:t>FPD</w:t>
      </w:r>
      <w:r w:rsidRPr="00920EDA">
        <w:t>, indicating that anxiety, perceived complexity, and doubts about system reliability materially hinder detection and prevention effectiveness. Collectively, these findings reject all four null hypotheses and highlight that technological innovativeness is the most influential positive driver, suggesting that teams inclined to experiment with, learn, and extend advanced fraud</w:t>
      </w:r>
      <w:r w:rsidRPr="00920EDA">
        <w:noBreakHyphen/>
        <w:t>management capabilities (e.g., analytics tuning, cross</w:t>
      </w:r>
      <w:r w:rsidRPr="00920EDA">
        <w:noBreakHyphen/>
        <w:t>channel linkage, behavioral signals) deliver superior operational results. Optimism further supports tool engagement and disciplined use, while the two inhibitors operate as drag forces on performance by fostering avoidance, minimal compliance, and slower, less accurate investigation. The significant constant indicates a non</w:t>
      </w:r>
      <w:r w:rsidRPr="00920EDA">
        <w:noBreakHyphen/>
        <w:t xml:space="preserve">zero baseline of </w:t>
      </w:r>
      <w:r w:rsidR="00E31E37">
        <w:t>FDP</w:t>
      </w:r>
      <w:r w:rsidRPr="00920EDA">
        <w:t>, but the pattern of coefficients shows that building readiness enablers and suppressing inhibitors is central to translating investments in AI/analytics, identity proofing, and case</w:t>
      </w:r>
      <w:r w:rsidRPr="00920EDA">
        <w:noBreakHyphen/>
        <w:t>management into measurable risk reduction.</w:t>
      </w:r>
    </w:p>
    <w:p w14:paraId="0D7320DB" w14:textId="43BEF8D1" w:rsidR="00920EDA" w:rsidRDefault="00920EDA" w:rsidP="00FA17B1">
      <w:pPr>
        <w:spacing w:line="240" w:lineRule="auto"/>
        <w:ind w:left="360"/>
        <w:jc w:val="both"/>
      </w:pPr>
      <w:r w:rsidRPr="00920EDA">
        <w:lastRenderedPageBreak/>
        <w:t>In light of these findings, several implications and recommendations arise. First, bank leadership should institutionalize innovativeness within fraud</w:t>
      </w:r>
      <w:r w:rsidRPr="00920EDA">
        <w:noBreakHyphen/>
        <w:t>risk functions by creating structured experimentation cycles (sandboxing, A/B testing of rules, challenger models), resourcing analytics partnerships, and rewarding frontline suggestions that improve alert quality and time</w:t>
      </w:r>
      <w:r w:rsidRPr="00920EDA">
        <w:noBreakHyphen/>
        <w:t>to</w:t>
      </w:r>
      <w:r w:rsidRPr="00920EDA">
        <w:noBreakHyphen/>
        <w:t>decision. Second, to deepen technological optimism, management should pair new tools with clear performance narratives (precision/recall improvements, loss</w:t>
      </w:r>
      <w:r w:rsidRPr="00920EDA">
        <w:noBreakHyphen/>
        <w:t>per</w:t>
      </w:r>
      <w:r w:rsidRPr="00920EDA">
        <w:noBreakHyphen/>
        <w:t>case reductions), transparent model</w:t>
      </w:r>
      <w:r w:rsidRPr="00920EDA">
        <w:noBreakHyphen/>
        <w:t>risk governance, and frequent feedback loops so that investigators see tangible value from their inputs. Third, to mitigate technological discomfort and insecurity, institutions should invest in user</w:t>
      </w:r>
      <w:r w:rsidRPr="00920EDA">
        <w:noBreakHyphen/>
        <w:t>centric design, role</w:t>
      </w:r>
      <w:r w:rsidRPr="00920EDA">
        <w:noBreakHyphen/>
        <w:t>tailored training and certifications, peer</w:t>
      </w:r>
      <w:r w:rsidRPr="00920EDA">
        <w:noBreakHyphen/>
        <w:t>champion/coach networks, and just</w:t>
      </w:r>
      <w:r w:rsidRPr="00920EDA">
        <w:noBreakHyphen/>
        <w:t>in</w:t>
      </w:r>
      <w:r w:rsidRPr="00920EDA">
        <w:noBreakHyphen/>
        <w:t>time guidance embedded in case</w:t>
      </w:r>
      <w:r w:rsidRPr="00920EDA">
        <w:noBreakHyphen/>
        <w:t>management workflows; these reduce cognitive load and build trust in model outputs. Fourth, banks should operationalize readiness metrics alongside traditional KPIs—e.g., TRI pulse checks by unit, adoption depth by feature, alert</w:t>
      </w:r>
      <w:r w:rsidRPr="00920EDA">
        <w:noBreakHyphen/>
        <w:t>handling proficiency—to target interventions where inhibitors are most binding. Finally, sector actors—the Central Bank of Kenya (CBK) and the Kenya Bankers Association (KBA)—are encouraged to sustain supportive frameworks: capability</w:t>
      </w:r>
      <w:r w:rsidRPr="00920EDA">
        <w:noBreakHyphen/>
        <w:t>building programs, shared best</w:t>
      </w:r>
      <w:r w:rsidRPr="00920EDA">
        <w:noBreakHyphen/>
        <w:t>practice repositories and threat</w:t>
      </w:r>
      <w:r w:rsidRPr="00920EDA">
        <w:noBreakHyphen/>
        <w:t>intel exchanges, and supervisory incentives for measured innovation (e.g., model</w:t>
      </w:r>
      <w:r w:rsidRPr="00920EDA">
        <w:noBreakHyphen/>
        <w:t>risk sandboxes and standardized performance disclosures). Taken together, these steps align human readiness with technology investment, strengthening Kenya’s banking sector capacity to detect and prevent fraud efficiently and at scale.</w:t>
      </w:r>
      <w:r w:rsidR="00597BF2" w:rsidRPr="00597BF2">
        <w:t xml:space="preserve"> Notwithstanding the insights provided by this study regarding the correlation between technology readiness and fraud detection and prevention, it possesses </w:t>
      </w:r>
      <w:r w:rsidR="00597BF2">
        <w:t>several</w:t>
      </w:r>
      <w:r w:rsidR="00597BF2" w:rsidRPr="00597BF2">
        <w:t xml:space="preserve"> </w:t>
      </w:r>
      <w:r w:rsidR="00597BF2">
        <w:t>limitations</w:t>
      </w:r>
      <w:r w:rsidR="00597BF2" w:rsidRPr="00597BF2">
        <w:t>.</w:t>
      </w:r>
      <w:r w:rsidR="00597BF2">
        <w:t xml:space="preserve"> </w:t>
      </w:r>
      <w:r w:rsidR="00597BF2" w:rsidRPr="00597BF2">
        <w:t>First, the study exclusively examined Kenyan banks, which may face distinct fraud threats. Consequently, future research may include non-banking enterprises as well as financial organizations in other jurisdictions. Secondly, fraud detection was assessed qualitatively. This may be subjective as it does not identify specific banking companies potentially experiencing fraud. Future research may employ quantitative metrics of fraud with companies identified as experiencing fraud. Ultimately, subsequent research may examine potential modifiers, including CEO characteristics, among others.</w:t>
      </w:r>
    </w:p>
    <w:p w14:paraId="0958CC1A" w14:textId="77777777" w:rsidR="00A96421" w:rsidRPr="003A29C6" w:rsidRDefault="00A96421" w:rsidP="00A96421">
      <w:pPr>
        <w:jc w:val="both"/>
        <w:outlineLvl w:val="0"/>
        <w:rPr>
          <w:rFonts w:ascii="Arial" w:hAnsi="Arial" w:cs="Arial"/>
        </w:rPr>
      </w:pPr>
      <w:r w:rsidRPr="003A29C6">
        <w:rPr>
          <w:rFonts w:ascii="Arial" w:hAnsi="Arial" w:cs="Arial"/>
          <w:b/>
          <w:bCs/>
        </w:rPr>
        <w:t>COMPETING INTERESTS DISCLAIMER:</w:t>
      </w:r>
    </w:p>
    <w:p w14:paraId="2E9AC99A" w14:textId="77777777" w:rsidR="00A96421" w:rsidRDefault="00A96421" w:rsidP="00A96421">
      <w:r w:rsidRPr="00A10EDE">
        <w:t>Authors have declared that they have no known competing financial interests OR non-financial interests OR personal relationships that could have appeared to influence the work reported in this paper.</w:t>
      </w:r>
    </w:p>
    <w:p w14:paraId="069C29DB" w14:textId="77777777" w:rsidR="00A96421" w:rsidRPr="00920EDA" w:rsidRDefault="00A96421" w:rsidP="00FA17B1">
      <w:pPr>
        <w:spacing w:line="240" w:lineRule="auto"/>
        <w:ind w:left="360"/>
        <w:jc w:val="both"/>
      </w:pPr>
    </w:p>
    <w:p w14:paraId="20C194EA" w14:textId="44CA2F02" w:rsidR="00C36643" w:rsidRPr="00DD2574" w:rsidRDefault="00C36643" w:rsidP="00FA17B1">
      <w:pPr>
        <w:ind w:left="360"/>
        <w:jc w:val="both"/>
        <w:rPr>
          <w:b/>
          <w:bCs/>
        </w:rPr>
      </w:pPr>
      <w:r w:rsidRPr="00DD2574">
        <w:rPr>
          <w:b/>
          <w:bCs/>
        </w:rPr>
        <w:t>References</w:t>
      </w:r>
    </w:p>
    <w:p w14:paraId="00D674C1" w14:textId="77777777" w:rsidR="00D648F9" w:rsidRPr="00C36643" w:rsidRDefault="00D648F9" w:rsidP="00FA17B1">
      <w:pPr>
        <w:pStyle w:val="ListParagraph"/>
        <w:numPr>
          <w:ilvl w:val="0"/>
          <w:numId w:val="7"/>
        </w:numPr>
        <w:spacing w:line="240" w:lineRule="auto"/>
        <w:jc w:val="both"/>
      </w:pPr>
      <w:r w:rsidRPr="00C36643">
        <w:t xml:space="preserve">ACFE. (2022). </w:t>
      </w:r>
      <w:r w:rsidRPr="00D648F9">
        <w:rPr>
          <w:i/>
          <w:iCs/>
        </w:rPr>
        <w:t>Report to the nations: 2022 global study on occupational fraud and abuse</w:t>
      </w:r>
      <w:r w:rsidRPr="00C36643">
        <w:t>. Association of Certified Fraud Examiners.</w:t>
      </w:r>
    </w:p>
    <w:p w14:paraId="3E49C17E" w14:textId="77777777" w:rsidR="00D648F9" w:rsidRPr="004316AF" w:rsidRDefault="00D648F9" w:rsidP="00FA17B1">
      <w:pPr>
        <w:pStyle w:val="ListParagraph"/>
        <w:numPr>
          <w:ilvl w:val="0"/>
          <w:numId w:val="7"/>
        </w:numPr>
        <w:spacing w:line="240" w:lineRule="auto"/>
        <w:jc w:val="both"/>
      </w:pPr>
      <w:r w:rsidRPr="004316AF">
        <w:t xml:space="preserve">ACFE. (2024). </w:t>
      </w:r>
      <w:r w:rsidRPr="00D648F9">
        <w:rPr>
          <w:i/>
          <w:iCs/>
        </w:rPr>
        <w:t>Occupational Fraud 2024: A report to the nations</w:t>
      </w:r>
      <w:r w:rsidRPr="004316AF">
        <w:t>. Association of Certified Fraud Examiners.</w:t>
      </w:r>
    </w:p>
    <w:p w14:paraId="2E90CD27" w14:textId="77777777" w:rsidR="00D648F9" w:rsidRPr="007A71C9" w:rsidRDefault="00D648F9" w:rsidP="00FA17B1">
      <w:pPr>
        <w:pStyle w:val="ListParagraph"/>
        <w:numPr>
          <w:ilvl w:val="0"/>
          <w:numId w:val="7"/>
        </w:numPr>
        <w:spacing w:line="240" w:lineRule="auto"/>
        <w:jc w:val="both"/>
      </w:pPr>
      <w:r w:rsidRPr="007A71C9">
        <w:t xml:space="preserve">ACFE. (2024a). </w:t>
      </w:r>
      <w:r w:rsidRPr="00D648F9">
        <w:rPr>
          <w:i/>
          <w:iCs/>
        </w:rPr>
        <w:t>Occupational Fraud 2024: A Report to the Nations</w:t>
      </w:r>
      <w:r w:rsidRPr="007A71C9">
        <w:t xml:space="preserve"> (13th ed.). Association of Certified Fraud Examiners. </w:t>
      </w:r>
    </w:p>
    <w:p w14:paraId="041B0FF6" w14:textId="77777777" w:rsidR="00D648F9" w:rsidRPr="007A71C9" w:rsidRDefault="00D648F9" w:rsidP="00FA17B1">
      <w:pPr>
        <w:pStyle w:val="ListParagraph"/>
        <w:numPr>
          <w:ilvl w:val="0"/>
          <w:numId w:val="7"/>
        </w:numPr>
        <w:spacing w:line="240" w:lineRule="auto"/>
        <w:jc w:val="both"/>
      </w:pPr>
      <w:r w:rsidRPr="007A71C9">
        <w:t xml:space="preserve">ACFE. (2024b). </w:t>
      </w:r>
      <w:r w:rsidRPr="00D648F9">
        <w:rPr>
          <w:i/>
          <w:iCs/>
        </w:rPr>
        <w:t>About the 2024 Report to the Nations</w:t>
      </w:r>
      <w:r w:rsidRPr="007A71C9">
        <w:t xml:space="preserve">. Association of Certified Fraud Examiners. </w:t>
      </w:r>
    </w:p>
    <w:p w14:paraId="1D400C16" w14:textId="77777777" w:rsidR="00D648F9" w:rsidRPr="00D648F9" w:rsidRDefault="00D648F9" w:rsidP="00FA17B1">
      <w:pPr>
        <w:pStyle w:val="ListParagraph"/>
        <w:numPr>
          <w:ilvl w:val="0"/>
          <w:numId w:val="7"/>
        </w:numPr>
        <w:spacing w:line="240" w:lineRule="auto"/>
        <w:jc w:val="both"/>
      </w:pPr>
      <w:r w:rsidRPr="00D648F9">
        <w:lastRenderedPageBreak/>
        <w:t>Ahmad, A. Y. A. B. A. (</w:t>
      </w:r>
      <w:proofErr w:type="spellStart"/>
      <w:r w:rsidRPr="00D648F9">
        <w:t>Ayassrah</w:t>
      </w:r>
      <w:proofErr w:type="spellEnd"/>
      <w:r w:rsidRPr="00D648F9">
        <w:t xml:space="preserve">), Bani Atta, A. A. M., Alawawdeh, H. A., </w:t>
      </w:r>
      <w:proofErr w:type="spellStart"/>
      <w:r w:rsidRPr="00D648F9">
        <w:t>Aljundi</w:t>
      </w:r>
      <w:proofErr w:type="spellEnd"/>
      <w:r w:rsidRPr="00D648F9">
        <w:t xml:space="preserve">, N. A., Morshed, A., &amp; Dahbour, S. A. (2023). The effect of system quality and user quality of information technology on internal audit effectiveness in Jordan, and the moderating effect of management support. </w:t>
      </w:r>
      <w:r w:rsidRPr="00D648F9">
        <w:rPr>
          <w:i/>
          <w:iCs/>
        </w:rPr>
        <w:t>Applied Mathematics &amp; Information Sciences, 17</w:t>
      </w:r>
      <w:r w:rsidRPr="00D648F9">
        <w:t>(5), Article 12. https://doi.org/10.18576/amis/170512</w:t>
      </w:r>
    </w:p>
    <w:p w14:paraId="3D1C78EA" w14:textId="77777777" w:rsidR="00D648F9" w:rsidRPr="00D648F9" w:rsidRDefault="00D648F9" w:rsidP="00FA17B1">
      <w:pPr>
        <w:pStyle w:val="ListParagraph"/>
        <w:numPr>
          <w:ilvl w:val="0"/>
          <w:numId w:val="7"/>
        </w:numPr>
        <w:spacing w:line="240" w:lineRule="auto"/>
        <w:jc w:val="both"/>
      </w:pPr>
      <w:proofErr w:type="spellStart"/>
      <w:r w:rsidRPr="00D648F9">
        <w:t>Almagrashi</w:t>
      </w:r>
      <w:proofErr w:type="spellEnd"/>
      <w:r w:rsidRPr="00D648F9">
        <w:t>, A., Mujalli, A., Khan, M. A., &amp; Attia, E. (2023). Factors determining internal auditors’ behavioral intention to use computer</w:t>
      </w:r>
      <w:r w:rsidRPr="00D648F9">
        <w:noBreakHyphen/>
        <w:t xml:space="preserve">assisted auditing techniques: An extension of the UTAUT model and an empirical study. </w:t>
      </w:r>
      <w:r w:rsidRPr="00D648F9">
        <w:rPr>
          <w:i/>
          <w:iCs/>
        </w:rPr>
        <w:t>Future Business Journal, 9</w:t>
      </w:r>
      <w:r w:rsidRPr="00D648F9">
        <w:t>(1), 60. https://doi.org/10.1186/s43093-023-00231-2</w:t>
      </w:r>
    </w:p>
    <w:p w14:paraId="08578972" w14:textId="77777777" w:rsidR="00D648F9" w:rsidRPr="00D648F9" w:rsidRDefault="00D648F9" w:rsidP="00FA17B1">
      <w:pPr>
        <w:pStyle w:val="ListParagraph"/>
        <w:numPr>
          <w:ilvl w:val="0"/>
          <w:numId w:val="7"/>
        </w:numPr>
        <w:spacing w:line="240" w:lineRule="auto"/>
        <w:jc w:val="both"/>
      </w:pPr>
      <w:r w:rsidRPr="00D648F9">
        <w:t xml:space="preserve">Anh, N. T. M., Hoa, L. T. K., Thao, L. P., Nhi, D. A., Long, N. T., Truc, N. T., &amp; Ngoc Xuan, V. (2024). The effect of technology readiness on adopting artificial intelligence in accounting and auditing in Vietnam. </w:t>
      </w:r>
      <w:r w:rsidRPr="00D648F9">
        <w:rPr>
          <w:i/>
          <w:iCs/>
        </w:rPr>
        <w:t>Journal of Risk and Financial Management, 17</w:t>
      </w:r>
      <w:r w:rsidRPr="00D648F9">
        <w:t>(1), 27. https://doi.org/10.3390/jrfm17010027</w:t>
      </w:r>
    </w:p>
    <w:p w14:paraId="21408520" w14:textId="77777777" w:rsidR="00D648F9" w:rsidRPr="00D648F9" w:rsidRDefault="00D648F9" w:rsidP="00FA17B1">
      <w:pPr>
        <w:pStyle w:val="ListParagraph"/>
        <w:numPr>
          <w:ilvl w:val="0"/>
          <w:numId w:val="7"/>
        </w:numPr>
        <w:spacing w:line="240" w:lineRule="auto"/>
        <w:jc w:val="both"/>
      </w:pPr>
      <w:r w:rsidRPr="00D648F9">
        <w:t xml:space="preserve">Ashraf, M., Michas, P. N., &amp; Russomanno, D. (2020). The impact of audit committee information technology expertise on the reliability and timeliness of financial reporting. </w:t>
      </w:r>
      <w:r w:rsidRPr="00D648F9">
        <w:rPr>
          <w:i/>
          <w:iCs/>
        </w:rPr>
        <w:t>The Accounting Review, 95</w:t>
      </w:r>
      <w:r w:rsidRPr="00D648F9">
        <w:t>(5), 23–56. https://doi.org/10.2308/accr-52622</w:t>
      </w:r>
    </w:p>
    <w:p w14:paraId="433FE4A2" w14:textId="77777777" w:rsidR="00D648F9" w:rsidRPr="00C36643" w:rsidRDefault="00D648F9" w:rsidP="00FA17B1">
      <w:pPr>
        <w:pStyle w:val="ListParagraph"/>
        <w:numPr>
          <w:ilvl w:val="0"/>
          <w:numId w:val="7"/>
        </w:numPr>
        <w:spacing w:line="240" w:lineRule="auto"/>
        <w:jc w:val="both"/>
      </w:pPr>
      <w:r w:rsidRPr="00C36643">
        <w:t xml:space="preserve">Basel Committee on Banking Supervision. (2015). </w:t>
      </w:r>
      <w:r w:rsidRPr="00D648F9">
        <w:rPr>
          <w:i/>
          <w:iCs/>
        </w:rPr>
        <w:t>Corporate governance principles for banks</w:t>
      </w:r>
      <w:r w:rsidRPr="00C36643">
        <w:t>. Bank for International Settlements.</w:t>
      </w:r>
    </w:p>
    <w:p w14:paraId="0532E3B0" w14:textId="77777777" w:rsidR="00D648F9" w:rsidRPr="00D648F9" w:rsidRDefault="00D648F9" w:rsidP="00FA17B1">
      <w:pPr>
        <w:pStyle w:val="ListParagraph"/>
        <w:numPr>
          <w:ilvl w:val="0"/>
          <w:numId w:val="7"/>
        </w:numPr>
        <w:spacing w:line="240" w:lineRule="auto"/>
        <w:jc w:val="both"/>
      </w:pPr>
      <w:proofErr w:type="spellStart"/>
      <w:r w:rsidRPr="00D648F9">
        <w:t>Bierstaker</w:t>
      </w:r>
      <w:proofErr w:type="spellEnd"/>
      <w:r w:rsidRPr="00D648F9">
        <w:t xml:space="preserve">, J. L., Brody, R. G., &amp; Pacini, C. (2006). Accountants’ perceptions regarding fraud detection and prevention methods. </w:t>
      </w:r>
      <w:r w:rsidRPr="00D648F9">
        <w:rPr>
          <w:i/>
          <w:iCs/>
        </w:rPr>
        <w:t>Managerial Auditing Journal, 21</w:t>
      </w:r>
      <w:r w:rsidRPr="00D648F9">
        <w:t>(5), 520–535. https://doi.org/10.1108/02686900610667283</w:t>
      </w:r>
    </w:p>
    <w:p w14:paraId="0C557955" w14:textId="77777777" w:rsidR="00D648F9" w:rsidRPr="007A71C9" w:rsidRDefault="00D648F9" w:rsidP="00FA17B1">
      <w:pPr>
        <w:pStyle w:val="ListParagraph"/>
        <w:numPr>
          <w:ilvl w:val="0"/>
          <w:numId w:val="7"/>
        </w:numPr>
        <w:spacing w:line="240" w:lineRule="auto"/>
        <w:jc w:val="both"/>
      </w:pPr>
      <w:r w:rsidRPr="007A71C9">
        <w:t>Blut, M., &amp; Wang, C. (2020). Technology readiness: A meta</w:t>
      </w:r>
      <w:r w:rsidRPr="007A71C9">
        <w:noBreakHyphen/>
        <w:t xml:space="preserve">analysis of conceptualizations of the construct and its impact on technology usage. </w:t>
      </w:r>
      <w:r w:rsidRPr="00D648F9">
        <w:rPr>
          <w:i/>
          <w:iCs/>
        </w:rPr>
        <w:t>Journal of the Academy of Marketing Science, 48</w:t>
      </w:r>
      <w:r w:rsidRPr="007A71C9">
        <w:t xml:space="preserve">(4), 649–669. https://doi.org/10.1007/s11747-019-00680-8 </w:t>
      </w:r>
    </w:p>
    <w:p w14:paraId="4C8E2D07" w14:textId="77777777" w:rsidR="00D648F9" w:rsidRPr="007A71C9" w:rsidRDefault="00D648F9" w:rsidP="00FA17B1">
      <w:pPr>
        <w:pStyle w:val="ListParagraph"/>
        <w:numPr>
          <w:ilvl w:val="0"/>
          <w:numId w:val="7"/>
        </w:numPr>
        <w:spacing w:line="240" w:lineRule="auto"/>
        <w:jc w:val="both"/>
      </w:pPr>
      <w:r w:rsidRPr="007A71C9">
        <w:t xml:space="preserve">Central Bank of Kenya (CBK). (2025a). </w:t>
      </w:r>
      <w:r w:rsidRPr="00D648F9">
        <w:rPr>
          <w:i/>
          <w:iCs/>
        </w:rPr>
        <w:t>Financial Sector Stability Report 2024</w:t>
      </w:r>
      <w:r w:rsidRPr="007A71C9">
        <w:t xml:space="preserve">. Central Bank of Kenya. (Tables 13 &amp; 14; pp. 89–90). </w:t>
      </w:r>
    </w:p>
    <w:p w14:paraId="05625172" w14:textId="77777777" w:rsidR="00D648F9" w:rsidRPr="00D648F9" w:rsidRDefault="00D648F9" w:rsidP="00FA17B1">
      <w:pPr>
        <w:pStyle w:val="ListParagraph"/>
        <w:numPr>
          <w:ilvl w:val="0"/>
          <w:numId w:val="7"/>
        </w:numPr>
        <w:spacing w:line="240" w:lineRule="auto"/>
        <w:jc w:val="both"/>
      </w:pPr>
      <w:r w:rsidRPr="00D648F9">
        <w:t xml:space="preserve">Central Bank of Kenya. (2021). </w:t>
      </w:r>
      <w:r w:rsidRPr="00D648F9">
        <w:rPr>
          <w:i/>
          <w:iCs/>
        </w:rPr>
        <w:t>Bank supervision annual report 2020</w:t>
      </w:r>
      <w:r w:rsidRPr="00D648F9">
        <w:t>. Central Bank of Kenya. (Original work about 2020 banking year).</w:t>
      </w:r>
    </w:p>
    <w:p w14:paraId="27DB251C" w14:textId="77777777" w:rsidR="00D648F9" w:rsidRPr="007A71C9" w:rsidRDefault="00D648F9" w:rsidP="00FA17B1">
      <w:pPr>
        <w:pStyle w:val="ListParagraph"/>
        <w:numPr>
          <w:ilvl w:val="0"/>
          <w:numId w:val="7"/>
        </w:numPr>
        <w:spacing w:line="240" w:lineRule="auto"/>
        <w:jc w:val="both"/>
      </w:pPr>
      <w:r w:rsidRPr="007A71C9">
        <w:t>Communications Authority of Kenya (CA) / KE</w:t>
      </w:r>
      <w:r w:rsidRPr="007A71C9">
        <w:noBreakHyphen/>
        <w:t xml:space="preserve">CIRT/CC. (2024). </w:t>
      </w:r>
      <w:r w:rsidRPr="00D648F9">
        <w:rPr>
          <w:i/>
          <w:iCs/>
        </w:rPr>
        <w:t>Q4 2023/24 Cyber Security Report</w:t>
      </w:r>
      <w:r w:rsidRPr="007A71C9">
        <w:t xml:space="preserve">. Nairobi: CAK. </w:t>
      </w:r>
    </w:p>
    <w:p w14:paraId="1D2B5A79" w14:textId="77777777" w:rsidR="00D648F9" w:rsidRPr="00C36643" w:rsidRDefault="00D648F9" w:rsidP="00FA17B1">
      <w:pPr>
        <w:pStyle w:val="ListParagraph"/>
        <w:numPr>
          <w:ilvl w:val="0"/>
          <w:numId w:val="7"/>
        </w:numPr>
        <w:spacing w:line="240" w:lineRule="auto"/>
        <w:jc w:val="both"/>
      </w:pPr>
      <w:r w:rsidRPr="00C36643">
        <w:t xml:space="preserve">COSO. (2013). </w:t>
      </w:r>
      <w:r w:rsidRPr="00D648F9">
        <w:rPr>
          <w:i/>
          <w:iCs/>
        </w:rPr>
        <w:t>Internal control—Integrated framework</w:t>
      </w:r>
      <w:r w:rsidRPr="00C36643">
        <w:t>. Committee of Sponsoring Organizations of the Treadway Commission.</w:t>
      </w:r>
    </w:p>
    <w:p w14:paraId="233A8962" w14:textId="77777777" w:rsidR="00D648F9" w:rsidRPr="00C36643" w:rsidRDefault="00D648F9" w:rsidP="00FA17B1">
      <w:pPr>
        <w:pStyle w:val="ListParagraph"/>
        <w:numPr>
          <w:ilvl w:val="0"/>
          <w:numId w:val="7"/>
        </w:numPr>
        <w:spacing w:line="240" w:lineRule="auto"/>
        <w:jc w:val="both"/>
      </w:pPr>
      <w:r w:rsidRPr="00C36643">
        <w:t xml:space="preserve">Cressey, D. R. (1953). </w:t>
      </w:r>
      <w:r w:rsidRPr="00D648F9">
        <w:rPr>
          <w:i/>
          <w:iCs/>
        </w:rPr>
        <w:t>Other people’s money: A study in the social psychology of embezzlement</w:t>
      </w:r>
      <w:r w:rsidRPr="00C36643">
        <w:t>. Free Press.</w:t>
      </w:r>
    </w:p>
    <w:p w14:paraId="17B53BA3" w14:textId="77777777" w:rsidR="00D648F9" w:rsidRPr="00D648F9" w:rsidRDefault="00D648F9" w:rsidP="00FA17B1">
      <w:pPr>
        <w:pStyle w:val="ListParagraph"/>
        <w:numPr>
          <w:ilvl w:val="0"/>
          <w:numId w:val="7"/>
        </w:numPr>
        <w:spacing w:line="240" w:lineRule="auto"/>
        <w:jc w:val="both"/>
      </w:pPr>
      <w:proofErr w:type="spellStart"/>
      <w:r w:rsidRPr="00D648F9">
        <w:t>Damerji</w:t>
      </w:r>
      <w:proofErr w:type="spellEnd"/>
      <w:r w:rsidRPr="00D648F9">
        <w:t xml:space="preserve">, H., &amp; Salimi, A. (2021). Mediating effect of use perceptions on technology readiness and adoption of artificial intelligence in accounting. </w:t>
      </w:r>
      <w:r w:rsidRPr="00D648F9">
        <w:rPr>
          <w:i/>
          <w:iCs/>
        </w:rPr>
        <w:t>Accounting Education, 30</w:t>
      </w:r>
      <w:r w:rsidRPr="00D648F9">
        <w:t>(2), 107–130. https://doi.org/10.1080/09639284.2021.1872035</w:t>
      </w:r>
    </w:p>
    <w:p w14:paraId="1EBD9730" w14:textId="77777777" w:rsidR="00D648F9" w:rsidRPr="00C36643" w:rsidRDefault="00D648F9" w:rsidP="00FA17B1">
      <w:pPr>
        <w:pStyle w:val="ListParagraph"/>
        <w:numPr>
          <w:ilvl w:val="0"/>
          <w:numId w:val="7"/>
        </w:numPr>
        <w:spacing w:line="240" w:lineRule="auto"/>
        <w:jc w:val="both"/>
      </w:pPr>
      <w:r w:rsidRPr="00C36643">
        <w:t xml:space="preserve">Eisenhardt, K. M. (1989). Agency theory: An assessment and review. </w:t>
      </w:r>
      <w:r w:rsidRPr="00D648F9">
        <w:rPr>
          <w:i/>
          <w:iCs/>
        </w:rPr>
        <w:t>Academy of Management Review, 14</w:t>
      </w:r>
      <w:r w:rsidRPr="00C36643">
        <w:t>(1), 57–74.</w:t>
      </w:r>
    </w:p>
    <w:p w14:paraId="6A5DBE0A" w14:textId="77777777" w:rsidR="00D648F9" w:rsidRPr="007A71C9" w:rsidRDefault="00D648F9" w:rsidP="00FA17B1">
      <w:pPr>
        <w:pStyle w:val="ListParagraph"/>
        <w:numPr>
          <w:ilvl w:val="0"/>
          <w:numId w:val="7"/>
        </w:numPr>
        <w:spacing w:line="240" w:lineRule="auto"/>
        <w:jc w:val="both"/>
      </w:pPr>
      <w:proofErr w:type="spellStart"/>
      <w:r w:rsidRPr="007A71C9">
        <w:t>Godoe</w:t>
      </w:r>
      <w:proofErr w:type="spellEnd"/>
      <w:r w:rsidRPr="007A71C9">
        <w:t xml:space="preserve">, P., &amp; Johansen, T. S. (2012). Understanding adoption of new technologies: Technology readiness and technology acceptance as an integrated concept. </w:t>
      </w:r>
      <w:r w:rsidRPr="00D648F9">
        <w:rPr>
          <w:i/>
          <w:iCs/>
        </w:rPr>
        <w:t>Journal of European Psychology Students, 3</w:t>
      </w:r>
      <w:r w:rsidRPr="007A71C9">
        <w:t xml:space="preserve">(1), 38–52. </w:t>
      </w:r>
    </w:p>
    <w:p w14:paraId="0CD5A656" w14:textId="77777777" w:rsidR="00D648F9" w:rsidRPr="007A71C9" w:rsidRDefault="00D648F9" w:rsidP="00FA17B1">
      <w:pPr>
        <w:pStyle w:val="ListParagraph"/>
        <w:numPr>
          <w:ilvl w:val="0"/>
          <w:numId w:val="7"/>
        </w:numPr>
        <w:spacing w:line="240" w:lineRule="auto"/>
        <w:jc w:val="both"/>
      </w:pPr>
      <w:r w:rsidRPr="007A71C9">
        <w:t xml:space="preserve">GSMA. (2024a). </w:t>
      </w:r>
      <w:r w:rsidRPr="00D648F9">
        <w:rPr>
          <w:i/>
          <w:iCs/>
        </w:rPr>
        <w:t>Mobile money fraud typologies and mitigation strategies</w:t>
      </w:r>
      <w:r w:rsidRPr="007A71C9">
        <w:t xml:space="preserve">. GSMA. </w:t>
      </w:r>
    </w:p>
    <w:p w14:paraId="7B5AF619" w14:textId="77777777" w:rsidR="00D648F9" w:rsidRPr="007A71C9" w:rsidRDefault="00D648F9" w:rsidP="00FA17B1">
      <w:pPr>
        <w:pStyle w:val="ListParagraph"/>
        <w:numPr>
          <w:ilvl w:val="0"/>
          <w:numId w:val="7"/>
        </w:numPr>
        <w:spacing w:line="240" w:lineRule="auto"/>
        <w:jc w:val="both"/>
      </w:pPr>
      <w:r w:rsidRPr="007A71C9">
        <w:t xml:space="preserve">GSMA. (2025). </w:t>
      </w:r>
      <w:r w:rsidRPr="00D648F9">
        <w:rPr>
          <w:i/>
          <w:iCs/>
        </w:rPr>
        <w:t>Fraud and scams: Safety report</w:t>
      </w:r>
      <w:r w:rsidRPr="007A71C9">
        <w:t xml:space="preserve">. GSMA. </w:t>
      </w:r>
    </w:p>
    <w:p w14:paraId="6BA01A82" w14:textId="77777777" w:rsidR="00D648F9" w:rsidRPr="00D648F9" w:rsidRDefault="00D648F9" w:rsidP="00FA17B1">
      <w:pPr>
        <w:pStyle w:val="ListParagraph"/>
        <w:numPr>
          <w:ilvl w:val="0"/>
          <w:numId w:val="7"/>
        </w:numPr>
        <w:spacing w:line="240" w:lineRule="auto"/>
        <w:jc w:val="both"/>
      </w:pPr>
      <w:proofErr w:type="spellStart"/>
      <w:r w:rsidRPr="00D648F9">
        <w:lastRenderedPageBreak/>
        <w:t>Halbouni</w:t>
      </w:r>
      <w:proofErr w:type="spellEnd"/>
      <w:r w:rsidRPr="00D648F9">
        <w:t xml:space="preserve">, S. S., Obeid, N., &amp; </w:t>
      </w:r>
      <w:proofErr w:type="spellStart"/>
      <w:r w:rsidRPr="00D648F9">
        <w:t>Garbou</w:t>
      </w:r>
      <w:proofErr w:type="spellEnd"/>
      <w:r w:rsidRPr="00D648F9">
        <w:t xml:space="preserve">, A. (2016). Corporate governance and information technology in fraud prevention and detection: Evidence from the UAE. </w:t>
      </w:r>
      <w:r w:rsidRPr="00D648F9">
        <w:rPr>
          <w:i/>
          <w:iCs/>
        </w:rPr>
        <w:t>Managerial Auditing Journal, 31</w:t>
      </w:r>
      <w:r w:rsidRPr="00D648F9">
        <w:t>(6/7), 589–628. https://doi.org/10.1108/MAJ-02-2015-1163</w:t>
      </w:r>
    </w:p>
    <w:p w14:paraId="7825F020" w14:textId="77777777" w:rsidR="00D648F9" w:rsidRPr="00D648F9" w:rsidRDefault="00D648F9" w:rsidP="00FA17B1">
      <w:pPr>
        <w:pStyle w:val="ListParagraph"/>
        <w:numPr>
          <w:ilvl w:val="0"/>
          <w:numId w:val="7"/>
        </w:numPr>
        <w:spacing w:line="240" w:lineRule="auto"/>
        <w:jc w:val="both"/>
      </w:pPr>
      <w:r w:rsidRPr="00D648F9">
        <w:t xml:space="preserve">Hassan, S. W. U., Kiran, S., Gul, S., </w:t>
      </w:r>
      <w:proofErr w:type="spellStart"/>
      <w:r w:rsidRPr="00D648F9">
        <w:t>Khatatbeh</w:t>
      </w:r>
      <w:proofErr w:type="spellEnd"/>
      <w:r w:rsidRPr="00D648F9">
        <w:t xml:space="preserve">, I. N., &amp; Zainab, B. (2025). The perception of accountants/auditors on the role of corporate governance and information technology in fraud detection and prevention. </w:t>
      </w:r>
      <w:r w:rsidRPr="00D648F9">
        <w:rPr>
          <w:i/>
          <w:iCs/>
        </w:rPr>
        <w:t>Journal of Financial Reporting and Accounting, 23</w:t>
      </w:r>
      <w:r w:rsidRPr="00D648F9">
        <w:t>(1), 5–29. https://doi.org/10.1108/JFRA-05-2023-0235</w:t>
      </w:r>
    </w:p>
    <w:p w14:paraId="6279E20D" w14:textId="77777777" w:rsidR="00D648F9" w:rsidRPr="00C36643" w:rsidRDefault="00D648F9" w:rsidP="00FA17B1">
      <w:pPr>
        <w:pStyle w:val="ListParagraph"/>
        <w:numPr>
          <w:ilvl w:val="0"/>
          <w:numId w:val="7"/>
        </w:numPr>
        <w:spacing w:line="240" w:lineRule="auto"/>
        <w:jc w:val="both"/>
      </w:pPr>
      <w:proofErr w:type="spellStart"/>
      <w:r w:rsidRPr="00C36643">
        <w:t>Ifinedo</w:t>
      </w:r>
      <w:proofErr w:type="spellEnd"/>
      <w:r w:rsidRPr="00C36643">
        <w:t xml:space="preserve">, P. (2012). Understanding information systems security policy compliance. </w:t>
      </w:r>
      <w:r w:rsidRPr="00D648F9">
        <w:rPr>
          <w:i/>
          <w:iCs/>
        </w:rPr>
        <w:t>Computers &amp; Security, 31</w:t>
      </w:r>
      <w:r w:rsidRPr="00C36643">
        <w:t>(1), 83–95.</w:t>
      </w:r>
    </w:p>
    <w:p w14:paraId="78E1F23F" w14:textId="77777777" w:rsidR="00D648F9" w:rsidRPr="007A71C9" w:rsidRDefault="00D648F9" w:rsidP="00FA17B1">
      <w:pPr>
        <w:pStyle w:val="ListParagraph"/>
        <w:numPr>
          <w:ilvl w:val="0"/>
          <w:numId w:val="7"/>
        </w:numPr>
        <w:spacing w:line="240" w:lineRule="auto"/>
        <w:jc w:val="both"/>
      </w:pPr>
      <w:r w:rsidRPr="007A71C9">
        <w:t xml:space="preserve">INTERPOL. (2024a). </w:t>
      </w:r>
      <w:r w:rsidRPr="00D648F9">
        <w:rPr>
          <w:i/>
          <w:iCs/>
        </w:rPr>
        <w:t>Global Financial Fraud Assessment: A global threat boosted by technology</w:t>
      </w:r>
      <w:r w:rsidRPr="007A71C9">
        <w:t xml:space="preserve">. INTERPOL. </w:t>
      </w:r>
    </w:p>
    <w:p w14:paraId="0F175FD0" w14:textId="77777777" w:rsidR="00D648F9" w:rsidRPr="007A71C9" w:rsidRDefault="00D648F9" w:rsidP="00FA17B1">
      <w:pPr>
        <w:pStyle w:val="ListParagraph"/>
        <w:numPr>
          <w:ilvl w:val="0"/>
          <w:numId w:val="7"/>
        </w:numPr>
        <w:spacing w:line="240" w:lineRule="auto"/>
        <w:jc w:val="both"/>
      </w:pPr>
      <w:r w:rsidRPr="007A71C9">
        <w:t xml:space="preserve">INTERPOL. (2024b, March 11). </w:t>
      </w:r>
      <w:r w:rsidRPr="00D648F9">
        <w:rPr>
          <w:i/>
          <w:iCs/>
        </w:rPr>
        <w:t>Financial fraud assessment: A global threat boosted by technology</w:t>
      </w:r>
      <w:r w:rsidRPr="007A71C9">
        <w:t xml:space="preserve">. News release. </w:t>
      </w:r>
    </w:p>
    <w:p w14:paraId="0EC36B08" w14:textId="77777777" w:rsidR="00D648F9" w:rsidRPr="00C36643" w:rsidRDefault="00D648F9" w:rsidP="00FA17B1">
      <w:pPr>
        <w:pStyle w:val="ListParagraph"/>
        <w:numPr>
          <w:ilvl w:val="0"/>
          <w:numId w:val="7"/>
        </w:numPr>
        <w:spacing w:line="240" w:lineRule="auto"/>
        <w:jc w:val="both"/>
      </w:pPr>
      <w:r w:rsidRPr="00C36643">
        <w:t xml:space="preserve">Jensen, M. C., &amp; Meckling, W. H. (1976). Theory of the firm. </w:t>
      </w:r>
      <w:r w:rsidRPr="00D648F9">
        <w:rPr>
          <w:i/>
          <w:iCs/>
        </w:rPr>
        <w:t>Journal of Financial Economics, 3</w:t>
      </w:r>
      <w:r w:rsidRPr="00C36643">
        <w:t>(4), 305–360.</w:t>
      </w:r>
    </w:p>
    <w:p w14:paraId="79EDDBC8" w14:textId="77777777" w:rsidR="00D648F9" w:rsidRPr="00C36643" w:rsidRDefault="00D648F9" w:rsidP="00FA17B1">
      <w:pPr>
        <w:pStyle w:val="ListParagraph"/>
        <w:numPr>
          <w:ilvl w:val="0"/>
          <w:numId w:val="7"/>
        </w:numPr>
        <w:spacing w:line="240" w:lineRule="auto"/>
        <w:jc w:val="both"/>
      </w:pPr>
      <w:r w:rsidRPr="00C36643">
        <w:t xml:space="preserve">Johnston, A. C., &amp; Warkentin, M. (2010). Fear appeals and information security behaviors. </w:t>
      </w:r>
      <w:r w:rsidRPr="00D648F9">
        <w:rPr>
          <w:i/>
          <w:iCs/>
        </w:rPr>
        <w:t>MIS Quarterly, 34</w:t>
      </w:r>
      <w:r w:rsidRPr="00C36643">
        <w:t>(3), 549–566.</w:t>
      </w:r>
    </w:p>
    <w:p w14:paraId="35158B9B" w14:textId="77777777" w:rsidR="00D648F9" w:rsidRPr="007A71C9" w:rsidRDefault="00D648F9" w:rsidP="00FA17B1">
      <w:pPr>
        <w:pStyle w:val="ListParagraph"/>
        <w:numPr>
          <w:ilvl w:val="0"/>
          <w:numId w:val="7"/>
        </w:numPr>
        <w:spacing w:line="240" w:lineRule="auto"/>
        <w:jc w:val="both"/>
      </w:pPr>
      <w:r w:rsidRPr="007A71C9">
        <w:t xml:space="preserve">Kenya Bankers Association (KBA). (2024). </w:t>
      </w:r>
      <w:r w:rsidRPr="00D648F9">
        <w:rPr>
          <w:i/>
          <w:iCs/>
        </w:rPr>
        <w:t>State of the Banking Industry Report 2024</w:t>
      </w:r>
      <w:r w:rsidRPr="007A71C9">
        <w:t xml:space="preserve">. KBA Centre for Research on Financial Markets &amp; Policy. </w:t>
      </w:r>
    </w:p>
    <w:p w14:paraId="16998E35" w14:textId="77777777" w:rsidR="00D648F9" w:rsidRPr="00D648F9" w:rsidRDefault="00D648F9" w:rsidP="00FA17B1">
      <w:pPr>
        <w:pStyle w:val="ListParagraph"/>
        <w:numPr>
          <w:ilvl w:val="0"/>
          <w:numId w:val="7"/>
        </w:numPr>
        <w:spacing w:line="240" w:lineRule="auto"/>
        <w:jc w:val="both"/>
      </w:pPr>
      <w:r w:rsidRPr="00D648F9">
        <w:t xml:space="preserve">Kroon, D. P., do Céu Alves, M. F., &amp; Martins, A. L. (2021). Emerging technologies’ impacts on accountants’ role and skills: A systematic literature review. </w:t>
      </w:r>
      <w:r w:rsidRPr="00D648F9">
        <w:rPr>
          <w:i/>
          <w:iCs/>
        </w:rPr>
        <w:t>Journal of Open Innovation: Technology, Market, and Complexity, 7</w:t>
      </w:r>
      <w:r w:rsidRPr="00D648F9">
        <w:t>(3), 163. https://doi.org/10.3390/joitmc7030163</w:t>
      </w:r>
    </w:p>
    <w:p w14:paraId="1BF13304" w14:textId="77777777" w:rsidR="00D648F9" w:rsidRPr="007A71C9" w:rsidRDefault="00D648F9" w:rsidP="00FA17B1">
      <w:pPr>
        <w:pStyle w:val="ListParagraph"/>
        <w:numPr>
          <w:ilvl w:val="0"/>
          <w:numId w:val="7"/>
        </w:numPr>
        <w:spacing w:line="240" w:lineRule="auto"/>
        <w:jc w:val="both"/>
      </w:pPr>
      <w:r w:rsidRPr="007A71C9">
        <w:t xml:space="preserve">Liljander, V., Gillberg, F., </w:t>
      </w:r>
      <w:proofErr w:type="spellStart"/>
      <w:r w:rsidRPr="007A71C9">
        <w:t>Gummerus</w:t>
      </w:r>
      <w:proofErr w:type="spellEnd"/>
      <w:r w:rsidRPr="007A71C9">
        <w:t>, J., &amp; van Riel, A. (2006). Technology readiness and the evaluation and adoption of self</w:t>
      </w:r>
      <w:r w:rsidRPr="007A71C9">
        <w:noBreakHyphen/>
        <w:t xml:space="preserve">service technologies. </w:t>
      </w:r>
      <w:r w:rsidRPr="00D648F9">
        <w:rPr>
          <w:i/>
          <w:iCs/>
        </w:rPr>
        <w:t>Journal of Retailing and Consumer Services, 13</w:t>
      </w:r>
      <w:r w:rsidRPr="007A71C9">
        <w:t xml:space="preserve">(3), 177–191. </w:t>
      </w:r>
    </w:p>
    <w:p w14:paraId="78C81DF5" w14:textId="77777777" w:rsidR="00D648F9" w:rsidRPr="007A71C9" w:rsidRDefault="00D648F9" w:rsidP="00FA17B1">
      <w:pPr>
        <w:pStyle w:val="ListParagraph"/>
        <w:numPr>
          <w:ilvl w:val="0"/>
          <w:numId w:val="7"/>
        </w:numPr>
        <w:spacing w:line="240" w:lineRule="auto"/>
        <w:jc w:val="both"/>
      </w:pPr>
      <w:r w:rsidRPr="007A71C9">
        <w:t>Lin, J.</w:t>
      </w:r>
      <w:r w:rsidRPr="007A71C9">
        <w:noBreakHyphen/>
        <w:t>S. C., &amp; Hsieh, P.</w:t>
      </w:r>
      <w:r w:rsidRPr="007A71C9">
        <w:noBreakHyphen/>
        <w:t>L. (2006). The role of technology readiness in customers’ perception and adoption of self</w:t>
      </w:r>
      <w:r w:rsidRPr="007A71C9">
        <w:noBreakHyphen/>
        <w:t xml:space="preserve">service technologies. </w:t>
      </w:r>
      <w:r w:rsidRPr="00D648F9">
        <w:rPr>
          <w:i/>
          <w:iCs/>
        </w:rPr>
        <w:t>International Journal of Service Industry Management, 17</w:t>
      </w:r>
      <w:r w:rsidRPr="007A71C9">
        <w:t xml:space="preserve">(5), 497–517. </w:t>
      </w:r>
    </w:p>
    <w:p w14:paraId="110FD770" w14:textId="77777777" w:rsidR="00D648F9" w:rsidRPr="00D648F9" w:rsidRDefault="00D648F9" w:rsidP="00FA17B1">
      <w:pPr>
        <w:pStyle w:val="ListParagraph"/>
        <w:numPr>
          <w:ilvl w:val="0"/>
          <w:numId w:val="7"/>
        </w:numPr>
        <w:spacing w:line="240" w:lineRule="auto"/>
        <w:jc w:val="both"/>
      </w:pPr>
      <w:r w:rsidRPr="00D648F9">
        <w:t xml:space="preserve">Lugli, E., &amp; </w:t>
      </w:r>
      <w:proofErr w:type="spellStart"/>
      <w:r w:rsidRPr="00D648F9">
        <w:t>Bertacchini</w:t>
      </w:r>
      <w:proofErr w:type="spellEnd"/>
      <w:r w:rsidRPr="00D648F9">
        <w:t xml:space="preserve">, F. (2023). Audit quality and digitalization: Some insights from the Italian context. </w:t>
      </w:r>
      <w:proofErr w:type="spellStart"/>
      <w:r w:rsidRPr="00D648F9">
        <w:rPr>
          <w:i/>
          <w:iCs/>
        </w:rPr>
        <w:t>Meditari</w:t>
      </w:r>
      <w:proofErr w:type="spellEnd"/>
      <w:r w:rsidRPr="00D648F9">
        <w:rPr>
          <w:i/>
          <w:iCs/>
        </w:rPr>
        <w:t xml:space="preserve"> Accountancy Research, 31</w:t>
      </w:r>
      <w:r w:rsidRPr="00D648F9">
        <w:t>(4), 841–860. https://doi.org/10.1108/MEDAR-08-2021-1399</w:t>
      </w:r>
    </w:p>
    <w:p w14:paraId="27C89CA3" w14:textId="77777777" w:rsidR="00D648F9" w:rsidRPr="007A71C9" w:rsidRDefault="00D648F9" w:rsidP="00FA17B1">
      <w:pPr>
        <w:pStyle w:val="ListParagraph"/>
        <w:numPr>
          <w:ilvl w:val="0"/>
          <w:numId w:val="7"/>
        </w:numPr>
        <w:spacing w:line="240" w:lineRule="auto"/>
        <w:jc w:val="both"/>
      </w:pPr>
      <w:r w:rsidRPr="007A71C9">
        <w:t xml:space="preserve">McKinsey &amp; Company. (2022, October 7). </w:t>
      </w:r>
      <w:r w:rsidRPr="00D648F9">
        <w:rPr>
          <w:i/>
          <w:iCs/>
        </w:rPr>
        <w:t>The fight against money laundering: Machine learning is a game changer</w:t>
      </w:r>
      <w:r w:rsidRPr="007A71C9">
        <w:t xml:space="preserve">. </w:t>
      </w:r>
    </w:p>
    <w:p w14:paraId="562DCE7D" w14:textId="77777777" w:rsidR="00D648F9" w:rsidRPr="004316AF" w:rsidRDefault="00D648F9" w:rsidP="00FA17B1">
      <w:pPr>
        <w:pStyle w:val="ListParagraph"/>
        <w:numPr>
          <w:ilvl w:val="0"/>
          <w:numId w:val="7"/>
        </w:numPr>
        <w:spacing w:line="240" w:lineRule="auto"/>
        <w:jc w:val="both"/>
      </w:pPr>
      <w:r w:rsidRPr="004316AF">
        <w:t xml:space="preserve">McKinsey &amp; Company. (2025). </w:t>
      </w:r>
      <w:r w:rsidRPr="00D648F9">
        <w:rPr>
          <w:i/>
          <w:iCs/>
        </w:rPr>
        <w:t>How agentic AI can change the way banks fight financial crime</w:t>
      </w:r>
      <w:r w:rsidRPr="004316AF">
        <w:t>. McKinsey &amp; Company.</w:t>
      </w:r>
    </w:p>
    <w:p w14:paraId="365770DF" w14:textId="77777777" w:rsidR="00D648F9" w:rsidRPr="007A71C9" w:rsidRDefault="00D648F9" w:rsidP="00FA17B1">
      <w:pPr>
        <w:pStyle w:val="ListParagraph"/>
        <w:numPr>
          <w:ilvl w:val="0"/>
          <w:numId w:val="7"/>
        </w:numPr>
        <w:spacing w:line="240" w:lineRule="auto"/>
        <w:jc w:val="both"/>
      </w:pPr>
      <w:r w:rsidRPr="007A71C9">
        <w:t xml:space="preserve">McKinsey &amp; Company. (2025a). </w:t>
      </w:r>
      <w:r w:rsidRPr="00D648F9">
        <w:rPr>
          <w:i/>
          <w:iCs/>
        </w:rPr>
        <w:t>How agentic AI can change the way banks fight financial crime</w:t>
      </w:r>
      <w:r w:rsidRPr="007A71C9">
        <w:t xml:space="preserve">. </w:t>
      </w:r>
    </w:p>
    <w:p w14:paraId="5391DE39" w14:textId="77777777" w:rsidR="00D648F9" w:rsidRPr="007A71C9" w:rsidRDefault="00D648F9" w:rsidP="00FA17B1">
      <w:pPr>
        <w:pStyle w:val="ListParagraph"/>
        <w:numPr>
          <w:ilvl w:val="0"/>
          <w:numId w:val="7"/>
        </w:numPr>
        <w:spacing w:line="240" w:lineRule="auto"/>
        <w:jc w:val="both"/>
      </w:pPr>
      <w:r w:rsidRPr="007A71C9">
        <w:t xml:space="preserve">McKinsey &amp; Company. (2025b). </w:t>
      </w:r>
      <w:r w:rsidRPr="00D648F9">
        <w:rPr>
          <w:i/>
          <w:iCs/>
        </w:rPr>
        <w:t>Digital banking: Speed, scale, and the agentic arms race</w:t>
      </w:r>
      <w:r w:rsidRPr="007A71C9">
        <w:t xml:space="preserve">. </w:t>
      </w:r>
    </w:p>
    <w:p w14:paraId="1E0707ED" w14:textId="77777777" w:rsidR="00D648F9" w:rsidRPr="007A71C9" w:rsidRDefault="00D648F9" w:rsidP="00FA17B1">
      <w:pPr>
        <w:pStyle w:val="ListParagraph"/>
        <w:numPr>
          <w:ilvl w:val="0"/>
          <w:numId w:val="7"/>
        </w:numPr>
        <w:spacing w:line="240" w:lineRule="auto"/>
        <w:jc w:val="both"/>
      </w:pPr>
      <w:proofErr w:type="spellStart"/>
      <w:r w:rsidRPr="007A71C9">
        <w:t>Nairametrics</w:t>
      </w:r>
      <w:proofErr w:type="spellEnd"/>
      <w:r w:rsidRPr="007A71C9">
        <w:t xml:space="preserve">. (2025, February 26). Nigeria’s financial sector suffers ₦52.26 billion loss to fraud in 2024 — NIBSS report. </w:t>
      </w:r>
    </w:p>
    <w:p w14:paraId="0EC7D310" w14:textId="77777777" w:rsidR="00D648F9" w:rsidRPr="007A71C9" w:rsidRDefault="00D648F9" w:rsidP="00FA17B1">
      <w:pPr>
        <w:pStyle w:val="ListParagraph"/>
        <w:numPr>
          <w:ilvl w:val="0"/>
          <w:numId w:val="7"/>
        </w:numPr>
        <w:spacing w:line="240" w:lineRule="auto"/>
        <w:jc w:val="both"/>
      </w:pPr>
      <w:r w:rsidRPr="007A71C9">
        <w:t>Nigeria Inter</w:t>
      </w:r>
      <w:r w:rsidRPr="007A71C9">
        <w:noBreakHyphen/>
        <w:t xml:space="preserve">Bank Settlement System (NIBSS). (2024). </w:t>
      </w:r>
      <w:r w:rsidRPr="00D648F9">
        <w:rPr>
          <w:i/>
          <w:iCs/>
        </w:rPr>
        <w:t>2023 Annual Fraud Landscape</w:t>
      </w:r>
      <w:r w:rsidRPr="007A71C9">
        <w:t xml:space="preserve">. NIBSS. </w:t>
      </w:r>
    </w:p>
    <w:p w14:paraId="22F8B6A0" w14:textId="77777777" w:rsidR="00D648F9" w:rsidRPr="007A71C9" w:rsidRDefault="00D648F9" w:rsidP="00FA17B1">
      <w:pPr>
        <w:pStyle w:val="ListParagraph"/>
        <w:numPr>
          <w:ilvl w:val="0"/>
          <w:numId w:val="7"/>
        </w:numPr>
        <w:spacing w:line="240" w:lineRule="auto"/>
        <w:jc w:val="both"/>
      </w:pPr>
      <w:r w:rsidRPr="007A71C9">
        <w:t xml:space="preserve">Nilson Report. (2025a, January 6). </w:t>
      </w:r>
      <w:r w:rsidRPr="00D648F9">
        <w:rPr>
          <w:i/>
          <w:iCs/>
        </w:rPr>
        <w:t>Payment card fraud losses approach $34 billion</w:t>
      </w:r>
      <w:r w:rsidRPr="007A71C9">
        <w:t xml:space="preserve">. GlobeNewswire. </w:t>
      </w:r>
    </w:p>
    <w:p w14:paraId="3A82D93D" w14:textId="77777777" w:rsidR="00D648F9" w:rsidRPr="007A71C9" w:rsidRDefault="00D648F9" w:rsidP="00FA17B1">
      <w:pPr>
        <w:pStyle w:val="ListParagraph"/>
        <w:numPr>
          <w:ilvl w:val="0"/>
          <w:numId w:val="7"/>
        </w:numPr>
        <w:spacing w:line="240" w:lineRule="auto"/>
        <w:jc w:val="both"/>
      </w:pPr>
      <w:r w:rsidRPr="007A71C9">
        <w:t xml:space="preserve">Nilson Report. (2025b). </w:t>
      </w:r>
      <w:r w:rsidRPr="00D648F9">
        <w:rPr>
          <w:i/>
          <w:iCs/>
        </w:rPr>
        <w:t>Card fraud losses worldwide in 2023</w:t>
      </w:r>
      <w:r w:rsidRPr="007A71C9">
        <w:t xml:space="preserve">. NilsonReport.com. </w:t>
      </w:r>
    </w:p>
    <w:p w14:paraId="48D4CD14" w14:textId="77777777" w:rsidR="00D648F9" w:rsidRPr="00D648F9" w:rsidRDefault="00D648F9" w:rsidP="00FA17B1">
      <w:pPr>
        <w:pStyle w:val="ListParagraph"/>
        <w:numPr>
          <w:ilvl w:val="0"/>
          <w:numId w:val="7"/>
        </w:numPr>
        <w:spacing w:line="240" w:lineRule="auto"/>
        <w:jc w:val="both"/>
      </w:pPr>
      <w:r w:rsidRPr="00D648F9">
        <w:lastRenderedPageBreak/>
        <w:t>Othman, A. Q., Hamzah, M. I., &amp; Abu Hassan, N. R. (2020). Investigating self</w:t>
      </w:r>
      <w:r w:rsidRPr="00D648F9">
        <w:noBreakHyphen/>
        <w:t>service technology quality attributes of cash</w:t>
      </w:r>
      <w:r w:rsidRPr="00D648F9">
        <w:noBreakHyphen/>
        <w:t xml:space="preserve">recycling ATMs on customer satisfaction: The moderating effect of technological optimism. </w:t>
      </w:r>
      <w:r w:rsidRPr="00D648F9">
        <w:rPr>
          <w:i/>
          <w:iCs/>
        </w:rPr>
        <w:t>Journal of Enterprise Information Management, 33</w:t>
      </w:r>
      <w:r w:rsidRPr="00D648F9">
        <w:t>(3), 559–578. https://doi.org/10.1108/JEIM-09-2019-0295</w:t>
      </w:r>
    </w:p>
    <w:p w14:paraId="26CC62E4" w14:textId="77777777" w:rsidR="00D648F9" w:rsidRPr="007A71C9" w:rsidRDefault="00D648F9" w:rsidP="00FA17B1">
      <w:pPr>
        <w:pStyle w:val="ListParagraph"/>
        <w:numPr>
          <w:ilvl w:val="0"/>
          <w:numId w:val="7"/>
        </w:numPr>
        <w:spacing w:line="240" w:lineRule="auto"/>
        <w:jc w:val="both"/>
      </w:pPr>
      <w:r w:rsidRPr="007A71C9">
        <w:t>Parasuraman, A. (2000). Technology Readiness Index (TRI): A multiple</w:t>
      </w:r>
      <w:r w:rsidRPr="007A71C9">
        <w:noBreakHyphen/>
        <w:t xml:space="preserve">item scale to measure readiness to embrace new technologies. </w:t>
      </w:r>
      <w:r w:rsidRPr="00D648F9">
        <w:rPr>
          <w:i/>
          <w:iCs/>
        </w:rPr>
        <w:t>Journal of Service Research, 2</w:t>
      </w:r>
      <w:r w:rsidRPr="007A71C9">
        <w:t xml:space="preserve">(4), 307–320. </w:t>
      </w:r>
    </w:p>
    <w:p w14:paraId="6BA09A94" w14:textId="77777777" w:rsidR="00D648F9" w:rsidRPr="007A71C9" w:rsidRDefault="00D648F9" w:rsidP="00FA17B1">
      <w:pPr>
        <w:pStyle w:val="ListParagraph"/>
        <w:numPr>
          <w:ilvl w:val="0"/>
          <w:numId w:val="7"/>
        </w:numPr>
        <w:spacing w:line="240" w:lineRule="auto"/>
        <w:jc w:val="both"/>
      </w:pPr>
      <w:r w:rsidRPr="007A71C9">
        <w:t xml:space="preserve">Parasuraman, A., &amp; Colby, C. L. (2015). An updated and streamlined Technology Readiness Index: TRI 2.0. </w:t>
      </w:r>
      <w:r w:rsidRPr="00D648F9">
        <w:rPr>
          <w:i/>
          <w:iCs/>
        </w:rPr>
        <w:t>Journal of Service Research, 18</w:t>
      </w:r>
      <w:r w:rsidRPr="007A71C9">
        <w:t xml:space="preserve">(1), 59–74. </w:t>
      </w:r>
    </w:p>
    <w:p w14:paraId="27C8A666" w14:textId="77777777" w:rsidR="00D648F9" w:rsidRPr="007A71C9" w:rsidRDefault="00D648F9" w:rsidP="00FA17B1">
      <w:pPr>
        <w:pStyle w:val="ListParagraph"/>
        <w:numPr>
          <w:ilvl w:val="0"/>
          <w:numId w:val="7"/>
        </w:numPr>
        <w:spacing w:line="240" w:lineRule="auto"/>
        <w:jc w:val="both"/>
      </w:pPr>
      <w:r w:rsidRPr="007A71C9">
        <w:t xml:space="preserve">PwC. (2024). </w:t>
      </w:r>
      <w:r w:rsidRPr="00D648F9">
        <w:rPr>
          <w:i/>
          <w:iCs/>
        </w:rPr>
        <w:t>Global Economic Crime and Fraud Survey 2024</w:t>
      </w:r>
      <w:r w:rsidRPr="007A71C9">
        <w:t xml:space="preserve">. PricewaterhouseCoopers. </w:t>
      </w:r>
    </w:p>
    <w:p w14:paraId="57A4570B" w14:textId="77777777" w:rsidR="00D648F9" w:rsidRPr="00D648F9" w:rsidRDefault="00D648F9" w:rsidP="00FA17B1">
      <w:pPr>
        <w:pStyle w:val="ListParagraph"/>
        <w:numPr>
          <w:ilvl w:val="0"/>
          <w:numId w:val="7"/>
        </w:numPr>
        <w:spacing w:line="240" w:lineRule="auto"/>
        <w:jc w:val="both"/>
      </w:pPr>
      <w:r w:rsidRPr="00D648F9">
        <w:t xml:space="preserve">Rachman, N. D., &amp; </w:t>
      </w:r>
      <w:proofErr w:type="spellStart"/>
      <w:r w:rsidRPr="00D648F9">
        <w:t>Hendayani</w:t>
      </w:r>
      <w:proofErr w:type="spellEnd"/>
      <w:r w:rsidRPr="00D648F9">
        <w:t>, R. (2023). The effect of e</w:t>
      </w:r>
      <w:r w:rsidRPr="00D648F9">
        <w:noBreakHyphen/>
        <w:t xml:space="preserve">service quality on customer satisfaction of cash recycling ATM users with technological optimism as a moderating variable. </w:t>
      </w:r>
      <w:r w:rsidRPr="00D648F9">
        <w:rPr>
          <w:i/>
          <w:iCs/>
        </w:rPr>
        <w:t>International Journal of Economics, Business and Accounting Research, 7</w:t>
      </w:r>
      <w:r w:rsidRPr="00D648F9">
        <w:t>(2).</w:t>
      </w:r>
    </w:p>
    <w:p w14:paraId="56AC1F7B" w14:textId="77777777" w:rsidR="00D648F9" w:rsidRPr="007A71C9" w:rsidRDefault="00D648F9" w:rsidP="00FA17B1">
      <w:pPr>
        <w:pStyle w:val="ListParagraph"/>
        <w:numPr>
          <w:ilvl w:val="0"/>
          <w:numId w:val="7"/>
        </w:numPr>
        <w:spacing w:line="240" w:lineRule="auto"/>
        <w:jc w:val="both"/>
      </w:pPr>
      <w:r w:rsidRPr="007A71C9">
        <w:t>Raslan, R. (2023). Automatic suppression of false positive alerts in anti</w:t>
      </w:r>
      <w:r w:rsidRPr="007A71C9">
        <w:noBreakHyphen/>
        <w:t xml:space="preserve">money laundering. </w:t>
      </w:r>
      <w:r w:rsidRPr="00D648F9">
        <w:rPr>
          <w:i/>
          <w:iCs/>
        </w:rPr>
        <w:t>The Journal of Supercomputing, 79</w:t>
      </w:r>
      <w:r w:rsidRPr="007A71C9">
        <w:t xml:space="preserve">, 15360–15379. </w:t>
      </w:r>
    </w:p>
    <w:p w14:paraId="24408D66" w14:textId="77777777" w:rsidR="00D648F9" w:rsidRPr="007A71C9" w:rsidRDefault="00D648F9" w:rsidP="00FA17B1">
      <w:pPr>
        <w:pStyle w:val="ListParagraph"/>
        <w:numPr>
          <w:ilvl w:val="0"/>
          <w:numId w:val="7"/>
        </w:numPr>
        <w:spacing w:line="240" w:lineRule="auto"/>
        <w:jc w:val="both"/>
      </w:pPr>
      <w:r w:rsidRPr="007A71C9">
        <w:t xml:space="preserve">Reuters. (2025, May 27). Britain sees 12% spike in fraud cases as banks battle £1.6 billion epidemic. </w:t>
      </w:r>
    </w:p>
    <w:p w14:paraId="5B7D421E" w14:textId="77777777" w:rsidR="00D648F9" w:rsidRPr="00C36643" w:rsidRDefault="00D648F9" w:rsidP="00FA17B1">
      <w:pPr>
        <w:pStyle w:val="ListParagraph"/>
        <w:numPr>
          <w:ilvl w:val="0"/>
          <w:numId w:val="7"/>
        </w:numPr>
        <w:spacing w:line="240" w:lineRule="auto"/>
        <w:jc w:val="both"/>
      </w:pPr>
      <w:r w:rsidRPr="00C36643">
        <w:t xml:space="preserve">Rogers, R. W. (1975). A protection motivation theory of fear appeals and attitude change. </w:t>
      </w:r>
      <w:r w:rsidRPr="00D648F9">
        <w:rPr>
          <w:i/>
          <w:iCs/>
        </w:rPr>
        <w:t>Journal of Psychology, 91</w:t>
      </w:r>
      <w:r w:rsidRPr="00C36643">
        <w:t>, 93–114.</w:t>
      </w:r>
    </w:p>
    <w:p w14:paraId="6F5E5E59" w14:textId="77777777" w:rsidR="00D648F9" w:rsidRPr="00C36643" w:rsidRDefault="00D648F9" w:rsidP="00FA17B1">
      <w:pPr>
        <w:pStyle w:val="ListParagraph"/>
        <w:numPr>
          <w:ilvl w:val="0"/>
          <w:numId w:val="7"/>
        </w:numPr>
        <w:spacing w:line="240" w:lineRule="auto"/>
        <w:jc w:val="both"/>
      </w:pPr>
      <w:r w:rsidRPr="00C36643">
        <w:t xml:space="preserve">Rogers, R. W. (1983). Cognitive and physiological processes in fear appeals and attitude change. In J. Cacioppo &amp; R. Petty (Eds.), </w:t>
      </w:r>
      <w:r w:rsidRPr="00D648F9">
        <w:rPr>
          <w:i/>
          <w:iCs/>
        </w:rPr>
        <w:t>Social psychophysiology</w:t>
      </w:r>
      <w:r w:rsidRPr="00C36643">
        <w:t xml:space="preserve"> (pp. 153–176). Guilford.</w:t>
      </w:r>
    </w:p>
    <w:p w14:paraId="12567A4A" w14:textId="77777777" w:rsidR="00D648F9" w:rsidRPr="007A71C9" w:rsidRDefault="00D648F9" w:rsidP="00FA17B1">
      <w:pPr>
        <w:pStyle w:val="ListParagraph"/>
        <w:numPr>
          <w:ilvl w:val="0"/>
          <w:numId w:val="7"/>
        </w:numPr>
        <w:spacing w:line="240" w:lineRule="auto"/>
        <w:jc w:val="both"/>
      </w:pPr>
      <w:r w:rsidRPr="007A71C9">
        <w:t xml:space="preserve">SABRIC. (2024). </w:t>
      </w:r>
      <w:r w:rsidRPr="00D648F9">
        <w:rPr>
          <w:i/>
          <w:iCs/>
        </w:rPr>
        <w:t>Annual Crime Statistics 2023</w:t>
      </w:r>
      <w:r w:rsidRPr="007A71C9">
        <w:t xml:space="preserve">. South African Banking Risk Information Centre. </w:t>
      </w:r>
    </w:p>
    <w:p w14:paraId="1A9E2966" w14:textId="77777777" w:rsidR="00D648F9" w:rsidRPr="00D648F9" w:rsidRDefault="00D648F9" w:rsidP="00FA17B1">
      <w:pPr>
        <w:pStyle w:val="ListParagraph"/>
        <w:numPr>
          <w:ilvl w:val="0"/>
          <w:numId w:val="7"/>
        </w:numPr>
        <w:spacing w:line="240" w:lineRule="auto"/>
        <w:jc w:val="both"/>
      </w:pPr>
      <w:proofErr w:type="spellStart"/>
      <w:r w:rsidRPr="00D648F9">
        <w:t>Shuhidan</w:t>
      </w:r>
      <w:proofErr w:type="spellEnd"/>
      <w:r w:rsidRPr="00D648F9">
        <w:t xml:space="preserve">, S. M., Awang, Y., Taib, A., Rashid, N., &amp; Hasan, M. S. (2023). Technology readiness among future accountants towards digitalization of the accounting profession. </w:t>
      </w:r>
      <w:r w:rsidRPr="00D648F9">
        <w:rPr>
          <w:i/>
          <w:iCs/>
        </w:rPr>
        <w:t>International Journal of Supply Chain and Advanced Management, 7</w:t>
      </w:r>
      <w:r w:rsidRPr="00D648F9">
        <w:t>(S1), 1–12.</w:t>
      </w:r>
    </w:p>
    <w:p w14:paraId="40A6F097" w14:textId="77777777" w:rsidR="00D648F9" w:rsidRPr="00D648F9" w:rsidRDefault="00D648F9" w:rsidP="00FA17B1">
      <w:pPr>
        <w:pStyle w:val="ListParagraph"/>
        <w:numPr>
          <w:ilvl w:val="0"/>
          <w:numId w:val="7"/>
        </w:numPr>
        <w:spacing w:line="240" w:lineRule="auto"/>
        <w:jc w:val="both"/>
      </w:pPr>
      <w:r w:rsidRPr="00D648F9">
        <w:t xml:space="preserve">Susanto, H., </w:t>
      </w:r>
      <w:proofErr w:type="spellStart"/>
      <w:r w:rsidRPr="00D648F9">
        <w:t>Pramono</w:t>
      </w:r>
      <w:proofErr w:type="spellEnd"/>
      <w:r w:rsidRPr="00D648F9">
        <w:t xml:space="preserve">, A. J., Akbar, B., &amp; </w:t>
      </w:r>
      <w:proofErr w:type="spellStart"/>
      <w:r w:rsidRPr="00D648F9">
        <w:t>Suwarno</w:t>
      </w:r>
      <w:proofErr w:type="spellEnd"/>
      <w:r w:rsidRPr="00D648F9">
        <w:t xml:space="preserve">, S. (2023). The adoption and readiness of digital technologies among auditors in public accounting firms: A structural equation modeling analysis. </w:t>
      </w:r>
      <w:r w:rsidRPr="00D648F9">
        <w:rPr>
          <w:i/>
          <w:iCs/>
        </w:rPr>
        <w:t>Research Horizon, 3</w:t>
      </w:r>
      <w:r w:rsidRPr="00D648F9">
        <w:t>(2), 71–85.</w:t>
      </w:r>
    </w:p>
    <w:p w14:paraId="5F68B615" w14:textId="77777777" w:rsidR="00D648F9" w:rsidRPr="007A71C9" w:rsidRDefault="00D648F9" w:rsidP="00FA17B1">
      <w:pPr>
        <w:pStyle w:val="ListParagraph"/>
        <w:numPr>
          <w:ilvl w:val="0"/>
          <w:numId w:val="7"/>
        </w:numPr>
        <w:spacing w:line="240" w:lineRule="auto"/>
        <w:jc w:val="both"/>
      </w:pPr>
      <w:r w:rsidRPr="007A71C9">
        <w:t xml:space="preserve">TransUnion Africa. (2024a). </w:t>
      </w:r>
      <w:r w:rsidRPr="00D648F9">
        <w:rPr>
          <w:i/>
          <w:iCs/>
        </w:rPr>
        <w:t>Kenya: 2024 State of Omnichannel Fraud Report</w:t>
      </w:r>
      <w:r w:rsidRPr="007A71C9">
        <w:t xml:space="preserve">. </w:t>
      </w:r>
    </w:p>
    <w:p w14:paraId="4F1E2CAE" w14:textId="77777777" w:rsidR="00D648F9" w:rsidRPr="007A71C9" w:rsidRDefault="00D648F9" w:rsidP="00FA17B1">
      <w:pPr>
        <w:pStyle w:val="ListParagraph"/>
        <w:numPr>
          <w:ilvl w:val="0"/>
          <w:numId w:val="7"/>
        </w:numPr>
        <w:spacing w:line="240" w:lineRule="auto"/>
        <w:jc w:val="both"/>
      </w:pPr>
      <w:r w:rsidRPr="007A71C9">
        <w:t xml:space="preserve">TransUnion Africa. (2024b). </w:t>
      </w:r>
      <w:r w:rsidRPr="00D648F9">
        <w:rPr>
          <w:i/>
          <w:iCs/>
        </w:rPr>
        <w:t>Kenya: H2 2024 State of Omnichannel Fraud Report (update)</w:t>
      </w:r>
      <w:r w:rsidRPr="007A71C9">
        <w:t xml:space="preserve">. </w:t>
      </w:r>
    </w:p>
    <w:p w14:paraId="53A4DC03" w14:textId="77777777" w:rsidR="00D648F9" w:rsidRPr="007A71C9" w:rsidRDefault="00D648F9" w:rsidP="00FA17B1">
      <w:pPr>
        <w:pStyle w:val="ListParagraph"/>
        <w:numPr>
          <w:ilvl w:val="0"/>
          <w:numId w:val="7"/>
        </w:numPr>
        <w:spacing w:line="240" w:lineRule="auto"/>
        <w:jc w:val="both"/>
      </w:pPr>
      <w:r w:rsidRPr="007A71C9">
        <w:t xml:space="preserve">UK Finance. (2024). </w:t>
      </w:r>
      <w:r w:rsidRPr="00D648F9">
        <w:rPr>
          <w:i/>
          <w:iCs/>
        </w:rPr>
        <w:t>Annual Fraud Report 2024</w:t>
      </w:r>
      <w:r w:rsidRPr="007A71C9">
        <w:t xml:space="preserve">. UK Finance. </w:t>
      </w:r>
    </w:p>
    <w:p w14:paraId="76993FE5" w14:textId="77777777" w:rsidR="00D648F9" w:rsidRDefault="00D648F9" w:rsidP="00FA17B1">
      <w:pPr>
        <w:pStyle w:val="ListParagraph"/>
        <w:numPr>
          <w:ilvl w:val="0"/>
          <w:numId w:val="7"/>
        </w:numPr>
        <w:spacing w:line="240" w:lineRule="auto"/>
        <w:jc w:val="both"/>
      </w:pPr>
      <w:r w:rsidRPr="007A71C9">
        <w:t xml:space="preserve">United Nations Office on Drugs and Crime (UNODC). (n.d.). </w:t>
      </w:r>
      <w:r w:rsidRPr="00D648F9">
        <w:rPr>
          <w:i/>
          <w:iCs/>
        </w:rPr>
        <w:t>Money</w:t>
      </w:r>
      <w:r w:rsidRPr="00D648F9">
        <w:rPr>
          <w:i/>
          <w:iCs/>
        </w:rPr>
        <w:noBreakHyphen/>
        <w:t>laundering overview</w:t>
      </w:r>
      <w:r w:rsidRPr="007A71C9">
        <w:t>. UNODC</w:t>
      </w:r>
    </w:p>
    <w:p w14:paraId="7035281A" w14:textId="77777777" w:rsidR="00D648F9" w:rsidRPr="00C36643" w:rsidRDefault="00D648F9" w:rsidP="00FA17B1">
      <w:pPr>
        <w:pStyle w:val="ListParagraph"/>
        <w:numPr>
          <w:ilvl w:val="0"/>
          <w:numId w:val="7"/>
        </w:numPr>
        <w:spacing w:line="240" w:lineRule="auto"/>
        <w:jc w:val="both"/>
      </w:pPr>
      <w:r w:rsidRPr="00C36643">
        <w:t xml:space="preserve">Vasarhelyi, M. A., Kogan, A., &amp; Tuttle, B. (2015). Big data in accounting. </w:t>
      </w:r>
      <w:r w:rsidRPr="00D648F9">
        <w:rPr>
          <w:i/>
          <w:iCs/>
        </w:rPr>
        <w:t>Accounting Horizons, 29</w:t>
      </w:r>
      <w:r w:rsidRPr="00C36643">
        <w:t>(2), 423–429.</w:t>
      </w:r>
    </w:p>
    <w:p w14:paraId="42506DA6" w14:textId="77777777" w:rsidR="00D648F9" w:rsidRPr="007A71C9" w:rsidRDefault="00D648F9" w:rsidP="00FA17B1">
      <w:pPr>
        <w:pStyle w:val="ListParagraph"/>
        <w:numPr>
          <w:ilvl w:val="0"/>
          <w:numId w:val="7"/>
        </w:numPr>
        <w:spacing w:line="240" w:lineRule="auto"/>
        <w:jc w:val="both"/>
      </w:pPr>
      <w:proofErr w:type="spellStart"/>
      <w:r w:rsidRPr="007A71C9">
        <w:t>Walczuch</w:t>
      </w:r>
      <w:proofErr w:type="spellEnd"/>
      <w:r w:rsidRPr="007A71C9">
        <w:t xml:space="preserve">, R., </w:t>
      </w:r>
      <w:proofErr w:type="spellStart"/>
      <w:r w:rsidRPr="007A71C9">
        <w:t>Lemmink</w:t>
      </w:r>
      <w:proofErr w:type="spellEnd"/>
      <w:r w:rsidRPr="007A71C9">
        <w:t xml:space="preserve">, J., &amp; </w:t>
      </w:r>
      <w:proofErr w:type="spellStart"/>
      <w:r w:rsidRPr="007A71C9">
        <w:t>Streukens</w:t>
      </w:r>
      <w:proofErr w:type="spellEnd"/>
      <w:r w:rsidRPr="007A71C9">
        <w:t xml:space="preserve">, S. (2007). The effect of service employees’ technology readiness on technology acceptance. </w:t>
      </w:r>
      <w:r w:rsidRPr="00D648F9">
        <w:rPr>
          <w:i/>
          <w:iCs/>
        </w:rPr>
        <w:t>Information &amp; Management, 44</w:t>
      </w:r>
      <w:r w:rsidRPr="007A71C9">
        <w:t xml:space="preserve">(2), 206–215. </w:t>
      </w:r>
    </w:p>
    <w:p w14:paraId="0D8179BD" w14:textId="77777777" w:rsidR="00D648F9" w:rsidRPr="00D648F9" w:rsidRDefault="00D648F9" w:rsidP="00FA17B1">
      <w:pPr>
        <w:pStyle w:val="ListParagraph"/>
        <w:numPr>
          <w:ilvl w:val="0"/>
          <w:numId w:val="7"/>
        </w:numPr>
        <w:spacing w:line="240" w:lineRule="auto"/>
        <w:jc w:val="both"/>
      </w:pPr>
      <w:r w:rsidRPr="00D648F9">
        <w:t xml:space="preserve">Wang, Y., Stuart, T., &amp; Li, J. (2021). Fraud and innovation. </w:t>
      </w:r>
      <w:r w:rsidRPr="00D648F9">
        <w:rPr>
          <w:i/>
          <w:iCs/>
        </w:rPr>
        <w:t>Administrative Science Quarterly, 66</w:t>
      </w:r>
      <w:r w:rsidRPr="00D648F9">
        <w:t>(2), 267–297. https://doi.org/10.1177/0001839220927350</w:t>
      </w:r>
    </w:p>
    <w:p w14:paraId="3B27ED6D" w14:textId="77777777" w:rsidR="00D648F9" w:rsidRDefault="00D648F9" w:rsidP="00FA17B1">
      <w:pPr>
        <w:pStyle w:val="ListParagraph"/>
        <w:numPr>
          <w:ilvl w:val="0"/>
          <w:numId w:val="7"/>
        </w:numPr>
        <w:spacing w:line="240" w:lineRule="auto"/>
        <w:jc w:val="both"/>
      </w:pPr>
      <w:r w:rsidRPr="00C36643">
        <w:t xml:space="preserve">Wells, J. T. (2011). </w:t>
      </w:r>
      <w:r w:rsidRPr="00D648F9">
        <w:rPr>
          <w:i/>
          <w:iCs/>
        </w:rPr>
        <w:t>Corporate fraud handbook</w:t>
      </w:r>
      <w:r w:rsidRPr="00C36643">
        <w:t xml:space="preserve"> (3rd ed.). Wiley.</w:t>
      </w:r>
    </w:p>
    <w:p w14:paraId="05CC370F" w14:textId="77777777" w:rsidR="00D648F9" w:rsidRPr="00D648F9" w:rsidRDefault="00D648F9" w:rsidP="00FA17B1">
      <w:pPr>
        <w:pStyle w:val="ListParagraph"/>
        <w:numPr>
          <w:ilvl w:val="0"/>
          <w:numId w:val="7"/>
        </w:numPr>
        <w:spacing w:line="240" w:lineRule="auto"/>
        <w:jc w:val="both"/>
      </w:pPr>
      <w:r w:rsidRPr="00D648F9">
        <w:t xml:space="preserve">Yamane, T. (1967). </w:t>
      </w:r>
      <w:r w:rsidRPr="00D648F9">
        <w:rPr>
          <w:i/>
          <w:iCs/>
        </w:rPr>
        <w:t>Statistics: An introductory analysis</w:t>
      </w:r>
      <w:r w:rsidRPr="00D648F9">
        <w:t xml:space="preserve"> (2nd ed.). Harper &amp; Row.</w:t>
      </w:r>
    </w:p>
    <w:p w14:paraId="53D07BBC" w14:textId="77777777" w:rsidR="00D648F9" w:rsidRPr="004316AF" w:rsidRDefault="00D648F9" w:rsidP="00FA17B1">
      <w:pPr>
        <w:ind w:left="360"/>
        <w:jc w:val="both"/>
      </w:pPr>
    </w:p>
    <w:p w14:paraId="6355B757" w14:textId="77777777" w:rsidR="004316AF" w:rsidRPr="007A71C9" w:rsidRDefault="004316AF" w:rsidP="00FA17B1">
      <w:pPr>
        <w:ind w:left="720"/>
        <w:jc w:val="both"/>
      </w:pPr>
    </w:p>
    <w:p w14:paraId="472CCB5C" w14:textId="77777777" w:rsidR="007A71C9" w:rsidRPr="007A71C9" w:rsidRDefault="007A71C9" w:rsidP="00FA17B1">
      <w:pPr>
        <w:jc w:val="both"/>
      </w:pPr>
    </w:p>
    <w:p w14:paraId="400D2207" w14:textId="77777777" w:rsidR="00887AFF" w:rsidRPr="00C36643" w:rsidRDefault="00887AFF" w:rsidP="00FA17B1">
      <w:pPr>
        <w:jc w:val="both"/>
      </w:pPr>
    </w:p>
    <w:p w14:paraId="3889BDAC" w14:textId="77777777" w:rsidR="00C36643" w:rsidRPr="007A71C9" w:rsidRDefault="00C36643" w:rsidP="00FA17B1">
      <w:pPr>
        <w:jc w:val="both"/>
      </w:pPr>
    </w:p>
    <w:p w14:paraId="64F31041" w14:textId="77777777" w:rsidR="007A71C9" w:rsidRPr="007A71C9" w:rsidRDefault="007A71C9" w:rsidP="00FA17B1">
      <w:pPr>
        <w:jc w:val="both"/>
      </w:pPr>
    </w:p>
    <w:sectPr w:rsidR="007A71C9" w:rsidRPr="007A71C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C80A0" w14:textId="77777777" w:rsidR="007A71D3" w:rsidRDefault="007A71D3" w:rsidP="004E0E89">
      <w:pPr>
        <w:spacing w:after="0" w:line="240" w:lineRule="auto"/>
      </w:pPr>
      <w:r>
        <w:separator/>
      </w:r>
    </w:p>
  </w:endnote>
  <w:endnote w:type="continuationSeparator" w:id="0">
    <w:p w14:paraId="6E7F0098" w14:textId="77777777" w:rsidR="007A71D3" w:rsidRDefault="007A71D3" w:rsidP="004E0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A34B" w14:textId="77777777" w:rsidR="004E0E89" w:rsidRDefault="004E0E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AF22B" w14:textId="77777777" w:rsidR="004E0E89" w:rsidRDefault="004E0E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D616A" w14:textId="77777777" w:rsidR="004E0E89" w:rsidRDefault="004E0E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C7E02" w14:textId="77777777" w:rsidR="007A71D3" w:rsidRDefault="007A71D3" w:rsidP="004E0E89">
      <w:pPr>
        <w:spacing w:after="0" w:line="240" w:lineRule="auto"/>
      </w:pPr>
      <w:r>
        <w:separator/>
      </w:r>
    </w:p>
  </w:footnote>
  <w:footnote w:type="continuationSeparator" w:id="0">
    <w:p w14:paraId="0D69AAA4" w14:textId="77777777" w:rsidR="007A71D3" w:rsidRDefault="007A71D3" w:rsidP="004E0E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22981" w14:textId="32E0E395" w:rsidR="004E0E89" w:rsidRDefault="004E0E89">
    <w:pPr>
      <w:pStyle w:val="Header"/>
    </w:pPr>
    <w:r>
      <w:rPr>
        <w:noProof/>
      </w:rPr>
      <w:pict w14:anchorId="0E2EC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47167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F01C9" w14:textId="5AAB687B" w:rsidR="004E0E89" w:rsidRDefault="004E0E89">
    <w:pPr>
      <w:pStyle w:val="Header"/>
    </w:pPr>
    <w:r>
      <w:rPr>
        <w:noProof/>
      </w:rPr>
      <w:pict w14:anchorId="43CE41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471673"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92203" w14:textId="4B9E38AE" w:rsidR="004E0E89" w:rsidRDefault="004E0E89">
    <w:pPr>
      <w:pStyle w:val="Header"/>
    </w:pPr>
    <w:r>
      <w:rPr>
        <w:noProof/>
      </w:rPr>
      <w:pict w14:anchorId="622F4C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8471671"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62021"/>
    <w:multiLevelType w:val="multilevel"/>
    <w:tmpl w:val="8D4AC3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31610140"/>
    <w:multiLevelType w:val="multilevel"/>
    <w:tmpl w:val="48066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220677"/>
    <w:multiLevelType w:val="multilevel"/>
    <w:tmpl w:val="FBC4438C"/>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3ED1833"/>
    <w:multiLevelType w:val="hybridMultilevel"/>
    <w:tmpl w:val="1A802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AC71B6"/>
    <w:multiLevelType w:val="multilevel"/>
    <w:tmpl w:val="E2848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A4551FD"/>
    <w:multiLevelType w:val="hybridMultilevel"/>
    <w:tmpl w:val="1590A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33820C2"/>
    <w:multiLevelType w:val="hybridMultilevel"/>
    <w:tmpl w:val="E61E99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E5C7321"/>
    <w:multiLevelType w:val="hybridMultilevel"/>
    <w:tmpl w:val="B99AE5F8"/>
    <w:lvl w:ilvl="0" w:tplc="B1127BB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3"/>
  </w:num>
  <w:num w:numId="5">
    <w:abstractNumId w:val="6"/>
  </w:num>
  <w:num w:numId="6">
    <w:abstractNumId w:val="7"/>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540"/>
    <w:rsid w:val="00014887"/>
    <w:rsid w:val="00017199"/>
    <w:rsid w:val="00020423"/>
    <w:rsid w:val="00086629"/>
    <w:rsid w:val="00094F56"/>
    <w:rsid w:val="000E780B"/>
    <w:rsid w:val="000F6CEA"/>
    <w:rsid w:val="00133A72"/>
    <w:rsid w:val="00226A17"/>
    <w:rsid w:val="002A7784"/>
    <w:rsid w:val="002B14E0"/>
    <w:rsid w:val="00387A19"/>
    <w:rsid w:val="004316AF"/>
    <w:rsid w:val="00441A66"/>
    <w:rsid w:val="00492486"/>
    <w:rsid w:val="004B51E5"/>
    <w:rsid w:val="004C26F0"/>
    <w:rsid w:val="004E0E89"/>
    <w:rsid w:val="004E2D40"/>
    <w:rsid w:val="004F5783"/>
    <w:rsid w:val="00526361"/>
    <w:rsid w:val="00597BF2"/>
    <w:rsid w:val="005E0BD1"/>
    <w:rsid w:val="005E28AD"/>
    <w:rsid w:val="006437DE"/>
    <w:rsid w:val="00654383"/>
    <w:rsid w:val="00655DCE"/>
    <w:rsid w:val="006F4540"/>
    <w:rsid w:val="007004FF"/>
    <w:rsid w:val="007129EF"/>
    <w:rsid w:val="0077794B"/>
    <w:rsid w:val="007A341B"/>
    <w:rsid w:val="007A71C9"/>
    <w:rsid w:val="007A71D3"/>
    <w:rsid w:val="007B4C3F"/>
    <w:rsid w:val="007D091B"/>
    <w:rsid w:val="007E0255"/>
    <w:rsid w:val="007F2AFD"/>
    <w:rsid w:val="008043FA"/>
    <w:rsid w:val="008070AD"/>
    <w:rsid w:val="00854715"/>
    <w:rsid w:val="00856077"/>
    <w:rsid w:val="00887AFF"/>
    <w:rsid w:val="00892C05"/>
    <w:rsid w:val="008D050C"/>
    <w:rsid w:val="008D6BDA"/>
    <w:rsid w:val="00920EDA"/>
    <w:rsid w:val="00976700"/>
    <w:rsid w:val="009B3C1A"/>
    <w:rsid w:val="009C4FDC"/>
    <w:rsid w:val="00A03754"/>
    <w:rsid w:val="00A33589"/>
    <w:rsid w:val="00A44F20"/>
    <w:rsid w:val="00A46DDA"/>
    <w:rsid w:val="00A724EE"/>
    <w:rsid w:val="00A96421"/>
    <w:rsid w:val="00AB2D58"/>
    <w:rsid w:val="00AB6A30"/>
    <w:rsid w:val="00AC007C"/>
    <w:rsid w:val="00AD54E0"/>
    <w:rsid w:val="00B04903"/>
    <w:rsid w:val="00B51A8D"/>
    <w:rsid w:val="00B626C2"/>
    <w:rsid w:val="00B729FC"/>
    <w:rsid w:val="00B81191"/>
    <w:rsid w:val="00BA3E50"/>
    <w:rsid w:val="00BC6407"/>
    <w:rsid w:val="00BE0981"/>
    <w:rsid w:val="00C36643"/>
    <w:rsid w:val="00CD0546"/>
    <w:rsid w:val="00D012F1"/>
    <w:rsid w:val="00D648F9"/>
    <w:rsid w:val="00D7349D"/>
    <w:rsid w:val="00DD2574"/>
    <w:rsid w:val="00DF1D66"/>
    <w:rsid w:val="00E20A2B"/>
    <w:rsid w:val="00E20F1F"/>
    <w:rsid w:val="00E31E37"/>
    <w:rsid w:val="00E84299"/>
    <w:rsid w:val="00EA3DD2"/>
    <w:rsid w:val="00EB3FC4"/>
    <w:rsid w:val="00F22A50"/>
    <w:rsid w:val="00F2539D"/>
    <w:rsid w:val="00FA17B1"/>
    <w:rsid w:val="00FA3014"/>
    <w:rsid w:val="00FA4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E773DC"/>
  <w15:chartTrackingRefBased/>
  <w15:docId w15:val="{573AB960-EB1B-4D78-AA58-12AE3DB77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7A19"/>
    <w:pPr>
      <w:spacing w:line="259" w:lineRule="auto"/>
    </w:pPr>
    <w:rPr>
      <w:rFonts w:ascii="Times New Roman" w:eastAsiaTheme="minorEastAsia" w:hAnsi="Times New Roman" w:cs="Times New Roman"/>
      <w:kern w:val="0"/>
      <w:lang w:eastAsia="zh-CN"/>
      <w14:ligatures w14:val="none"/>
    </w:rPr>
  </w:style>
  <w:style w:type="paragraph" w:styleId="Heading1">
    <w:name w:val="heading 1"/>
    <w:basedOn w:val="Normal"/>
    <w:next w:val="Normal"/>
    <w:link w:val="Heading1Char"/>
    <w:autoRedefine/>
    <w:uiPriority w:val="9"/>
    <w:qFormat/>
    <w:rsid w:val="002B14E0"/>
    <w:pPr>
      <w:keepNext/>
      <w:keepLines/>
      <w:spacing w:before="360" w:after="80"/>
      <w:ind w:left="360"/>
      <w:outlineLvl w:val="0"/>
    </w:pPr>
    <w:rPr>
      <w:rFonts w:eastAsiaTheme="majorEastAsia" w:cstheme="majorBidi"/>
      <w:b/>
      <w:bCs/>
      <w:color w:val="000000" w:themeColor="text1"/>
      <w:szCs w:val="40"/>
    </w:rPr>
  </w:style>
  <w:style w:type="paragraph" w:styleId="Heading2">
    <w:name w:val="heading 2"/>
    <w:basedOn w:val="Normal"/>
    <w:next w:val="Normal"/>
    <w:link w:val="Heading2Char"/>
    <w:autoRedefine/>
    <w:uiPriority w:val="9"/>
    <w:unhideWhenUsed/>
    <w:qFormat/>
    <w:rsid w:val="00A724EE"/>
    <w:pPr>
      <w:keepNext/>
      <w:keepLines/>
      <w:numPr>
        <w:ilvl w:val="1"/>
        <w:numId w:val="1"/>
      </w:numPr>
      <w:spacing w:before="160" w:after="80"/>
      <w:outlineLvl w:val="1"/>
    </w:pPr>
    <w:rPr>
      <w:rFonts w:eastAsiaTheme="majorEastAsia" w:cstheme="majorBidi"/>
      <w:b/>
      <w:bCs/>
      <w:color w:val="000000" w:themeColor="text1"/>
      <w:szCs w:val="32"/>
      <w:lang w:eastAsia="en-US"/>
    </w:rPr>
  </w:style>
  <w:style w:type="paragraph" w:styleId="Heading3">
    <w:name w:val="heading 3"/>
    <w:basedOn w:val="Normal"/>
    <w:next w:val="Normal"/>
    <w:link w:val="Heading3Char"/>
    <w:autoRedefine/>
    <w:uiPriority w:val="9"/>
    <w:unhideWhenUsed/>
    <w:qFormat/>
    <w:rsid w:val="00094F56"/>
    <w:pPr>
      <w:keepNext/>
      <w:keepLines/>
      <w:spacing w:before="24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6F454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454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454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454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454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454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14E0"/>
    <w:rPr>
      <w:rFonts w:ascii="Times New Roman" w:eastAsiaTheme="majorEastAsia" w:hAnsi="Times New Roman" w:cstheme="majorBidi"/>
      <w:b/>
      <w:bCs/>
      <w:color w:val="000000" w:themeColor="text1"/>
      <w:kern w:val="0"/>
      <w:szCs w:val="40"/>
      <w:lang w:eastAsia="zh-CN"/>
      <w14:ligatures w14:val="none"/>
    </w:rPr>
  </w:style>
  <w:style w:type="character" w:customStyle="1" w:styleId="Heading2Char">
    <w:name w:val="Heading 2 Char"/>
    <w:basedOn w:val="DefaultParagraphFont"/>
    <w:link w:val="Heading2"/>
    <w:uiPriority w:val="9"/>
    <w:rsid w:val="00A724EE"/>
    <w:rPr>
      <w:rFonts w:ascii="Times New Roman" w:eastAsiaTheme="majorEastAsia" w:hAnsi="Times New Roman" w:cstheme="majorBidi"/>
      <w:b/>
      <w:bCs/>
      <w:color w:val="000000" w:themeColor="text1"/>
      <w:kern w:val="0"/>
      <w:szCs w:val="32"/>
      <w14:ligatures w14:val="none"/>
    </w:rPr>
  </w:style>
  <w:style w:type="character" w:customStyle="1" w:styleId="Heading3Char">
    <w:name w:val="Heading 3 Char"/>
    <w:basedOn w:val="DefaultParagraphFont"/>
    <w:link w:val="Heading3"/>
    <w:uiPriority w:val="9"/>
    <w:rsid w:val="00094F56"/>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semiHidden/>
    <w:rsid w:val="006F454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454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45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45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45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4540"/>
    <w:rPr>
      <w:rFonts w:eastAsiaTheme="majorEastAsia" w:cstheme="majorBidi"/>
      <w:color w:val="272727" w:themeColor="text1" w:themeTint="D8"/>
    </w:rPr>
  </w:style>
  <w:style w:type="paragraph" w:styleId="Title">
    <w:name w:val="Title"/>
    <w:basedOn w:val="Normal"/>
    <w:next w:val="Normal"/>
    <w:link w:val="TitleChar"/>
    <w:uiPriority w:val="10"/>
    <w:qFormat/>
    <w:rsid w:val="006F45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5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454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45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4540"/>
    <w:pPr>
      <w:spacing w:before="160"/>
      <w:jc w:val="center"/>
    </w:pPr>
    <w:rPr>
      <w:i/>
      <w:iCs/>
      <w:color w:val="404040" w:themeColor="text1" w:themeTint="BF"/>
    </w:rPr>
  </w:style>
  <w:style w:type="character" w:customStyle="1" w:styleId="QuoteChar">
    <w:name w:val="Quote Char"/>
    <w:basedOn w:val="DefaultParagraphFont"/>
    <w:link w:val="Quote"/>
    <w:uiPriority w:val="29"/>
    <w:rsid w:val="006F4540"/>
    <w:rPr>
      <w:i/>
      <w:iCs/>
      <w:color w:val="404040" w:themeColor="text1" w:themeTint="BF"/>
    </w:rPr>
  </w:style>
  <w:style w:type="paragraph" w:styleId="ListParagraph">
    <w:name w:val="List Paragraph"/>
    <w:basedOn w:val="Normal"/>
    <w:uiPriority w:val="34"/>
    <w:qFormat/>
    <w:rsid w:val="006F4540"/>
    <w:pPr>
      <w:ind w:left="720"/>
      <w:contextualSpacing/>
    </w:pPr>
  </w:style>
  <w:style w:type="character" w:styleId="IntenseEmphasis">
    <w:name w:val="Intense Emphasis"/>
    <w:basedOn w:val="DefaultParagraphFont"/>
    <w:uiPriority w:val="21"/>
    <w:qFormat/>
    <w:rsid w:val="006F4540"/>
    <w:rPr>
      <w:i/>
      <w:iCs/>
      <w:color w:val="2F5496" w:themeColor="accent1" w:themeShade="BF"/>
    </w:rPr>
  </w:style>
  <w:style w:type="paragraph" w:styleId="IntenseQuote">
    <w:name w:val="Intense Quote"/>
    <w:basedOn w:val="Normal"/>
    <w:next w:val="Normal"/>
    <w:link w:val="IntenseQuoteChar"/>
    <w:uiPriority w:val="30"/>
    <w:qFormat/>
    <w:rsid w:val="006F454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4540"/>
    <w:rPr>
      <w:i/>
      <w:iCs/>
      <w:color w:val="2F5496" w:themeColor="accent1" w:themeShade="BF"/>
    </w:rPr>
  </w:style>
  <w:style w:type="character" w:styleId="IntenseReference">
    <w:name w:val="Intense Reference"/>
    <w:basedOn w:val="DefaultParagraphFont"/>
    <w:uiPriority w:val="32"/>
    <w:qFormat/>
    <w:rsid w:val="006F4540"/>
    <w:rPr>
      <w:b/>
      <w:bCs/>
      <w:smallCaps/>
      <w:color w:val="2F5496" w:themeColor="accent1" w:themeShade="BF"/>
      <w:spacing w:val="5"/>
    </w:rPr>
  </w:style>
  <w:style w:type="paragraph" w:styleId="Caption">
    <w:name w:val="caption"/>
    <w:basedOn w:val="Normal"/>
    <w:next w:val="Normal"/>
    <w:uiPriority w:val="35"/>
    <w:unhideWhenUsed/>
    <w:qFormat/>
    <w:rsid w:val="006F4540"/>
    <w:pPr>
      <w:spacing w:after="200" w:line="240" w:lineRule="auto"/>
    </w:pPr>
    <w:rPr>
      <w:i/>
      <w:iCs/>
      <w:color w:val="44546A" w:themeColor="text2"/>
      <w:sz w:val="18"/>
      <w:szCs w:val="18"/>
    </w:rPr>
  </w:style>
  <w:style w:type="character" w:styleId="Hyperlink">
    <w:name w:val="Hyperlink"/>
    <w:basedOn w:val="DefaultParagraphFont"/>
    <w:uiPriority w:val="99"/>
    <w:unhideWhenUsed/>
    <w:rsid w:val="006F4540"/>
    <w:rPr>
      <w:color w:val="0000FF"/>
      <w:u w:val="single"/>
    </w:rPr>
  </w:style>
  <w:style w:type="character" w:styleId="UnresolvedMention">
    <w:name w:val="Unresolved Mention"/>
    <w:basedOn w:val="DefaultParagraphFont"/>
    <w:uiPriority w:val="99"/>
    <w:semiHidden/>
    <w:unhideWhenUsed/>
    <w:rsid w:val="006F4540"/>
    <w:rPr>
      <w:color w:val="605E5C"/>
      <w:shd w:val="clear" w:color="auto" w:fill="E1DFDD"/>
    </w:rPr>
  </w:style>
  <w:style w:type="character" w:styleId="Emphasis">
    <w:name w:val="Emphasis"/>
    <w:basedOn w:val="DefaultParagraphFont"/>
    <w:uiPriority w:val="20"/>
    <w:qFormat/>
    <w:rsid w:val="000E780B"/>
    <w:rPr>
      <w:i/>
      <w:iCs/>
    </w:rPr>
  </w:style>
  <w:style w:type="paragraph" w:styleId="NormalWeb">
    <w:name w:val="Normal (Web)"/>
    <w:basedOn w:val="Normal"/>
    <w:uiPriority w:val="99"/>
    <w:semiHidden/>
    <w:unhideWhenUsed/>
    <w:rsid w:val="00C36643"/>
    <w:pPr>
      <w:spacing w:before="100" w:beforeAutospacing="1" w:after="100" w:afterAutospacing="1" w:line="240" w:lineRule="auto"/>
    </w:pPr>
    <w:rPr>
      <w:rFonts w:eastAsia="Times New Roman"/>
      <w:lang w:eastAsia="en-US"/>
    </w:rPr>
  </w:style>
  <w:style w:type="character" w:styleId="Strong">
    <w:name w:val="Strong"/>
    <w:basedOn w:val="DefaultParagraphFont"/>
    <w:uiPriority w:val="22"/>
    <w:qFormat/>
    <w:rsid w:val="00C36643"/>
    <w:rPr>
      <w:b/>
      <w:bCs/>
    </w:rPr>
  </w:style>
  <w:style w:type="character" w:customStyle="1" w:styleId="ms-1">
    <w:name w:val="ms-1"/>
    <w:basedOn w:val="DefaultParagraphFont"/>
    <w:rsid w:val="007A71C9"/>
  </w:style>
  <w:style w:type="character" w:customStyle="1" w:styleId="max-w-15ch">
    <w:name w:val="max-w-[15ch]"/>
    <w:basedOn w:val="DefaultParagraphFont"/>
    <w:rsid w:val="007A71C9"/>
  </w:style>
  <w:style w:type="character" w:customStyle="1" w:styleId="-me-1">
    <w:name w:val="-me-1"/>
    <w:basedOn w:val="DefaultParagraphFont"/>
    <w:rsid w:val="007A71C9"/>
  </w:style>
  <w:style w:type="paragraph" w:styleId="NoSpacing">
    <w:name w:val="No Spacing"/>
    <w:link w:val="NoSpacingChar"/>
    <w:uiPriority w:val="1"/>
    <w:qFormat/>
    <w:rsid w:val="00B729FC"/>
    <w:pPr>
      <w:spacing w:after="0" w:line="240" w:lineRule="auto"/>
    </w:pPr>
    <w:rPr>
      <w:rFonts w:ascii="Times New Roman" w:eastAsiaTheme="minorEastAsia" w:hAnsi="Times New Roman" w:cs="Times New Roman"/>
      <w:kern w:val="0"/>
      <w:lang w:eastAsia="zh-CN"/>
      <w14:ligatures w14:val="none"/>
    </w:rPr>
  </w:style>
  <w:style w:type="character" w:customStyle="1" w:styleId="NoSpacingChar">
    <w:name w:val="No Spacing Char"/>
    <w:link w:val="NoSpacing"/>
    <w:uiPriority w:val="1"/>
    <w:qFormat/>
    <w:rsid w:val="00B729FC"/>
    <w:rPr>
      <w:rFonts w:ascii="Times New Roman" w:eastAsiaTheme="minorEastAsia" w:hAnsi="Times New Roman" w:cs="Times New Roman"/>
      <w:kern w:val="0"/>
      <w:lang w:eastAsia="zh-CN"/>
      <w14:ligatures w14:val="none"/>
    </w:rPr>
  </w:style>
  <w:style w:type="table" w:styleId="TableGrid">
    <w:name w:val="Table Grid"/>
    <w:basedOn w:val="TableNormal"/>
    <w:uiPriority w:val="39"/>
    <w:qFormat/>
    <w:rsid w:val="00B729FC"/>
    <w:pPr>
      <w:spacing w:after="0" w:line="240" w:lineRule="auto"/>
      <w:jc w:val="both"/>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0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0E89"/>
    <w:rPr>
      <w:rFonts w:ascii="Times New Roman" w:eastAsiaTheme="minorEastAsia" w:hAnsi="Times New Roman" w:cs="Times New Roman"/>
      <w:kern w:val="0"/>
      <w:lang w:eastAsia="zh-CN"/>
      <w14:ligatures w14:val="none"/>
    </w:rPr>
  </w:style>
  <w:style w:type="paragraph" w:styleId="Footer">
    <w:name w:val="footer"/>
    <w:basedOn w:val="Normal"/>
    <w:link w:val="FooterChar"/>
    <w:uiPriority w:val="99"/>
    <w:unhideWhenUsed/>
    <w:rsid w:val="004E0E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0E89"/>
    <w:rPr>
      <w:rFonts w:ascii="Times New Roman" w:eastAsiaTheme="minorEastAsia" w:hAnsi="Times New Roman" w:cs="Times New Roman"/>
      <w:kern w:val="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social-sciences/systematic-review"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sciencedirect.com/topics/social-sciences/open-innovation"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sciencedirect.com/topics/economics-econometrics-and-finance/accountants"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9</Pages>
  <Words>10470</Words>
  <Characters>59681</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ndiko</dc:creator>
  <cp:keywords/>
  <dc:description/>
  <cp:lastModifiedBy>SDI 1084</cp:lastModifiedBy>
  <cp:revision>5</cp:revision>
  <dcterms:created xsi:type="dcterms:W3CDTF">2025-10-24T13:34:00Z</dcterms:created>
  <dcterms:modified xsi:type="dcterms:W3CDTF">2025-10-25T08:33:00Z</dcterms:modified>
</cp:coreProperties>
</file>